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F0F8EF" w14:textId="77777777" w:rsidR="00AF452B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bookmarkStart w:id="0" w:name="_GoBack"/>
      <w:bookmarkEnd w:id="0"/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t xml:space="preserve">Supplementary </w:t>
      </w:r>
      <w:r w:rsidR="00AF452B">
        <w:rPr>
          <w:rFonts w:ascii="Arial" w:eastAsia="Times New Roman" w:hAnsi="Arial" w:cs="Arial"/>
          <w:b/>
          <w:color w:val="000000" w:themeColor="text1"/>
          <w:sz w:val="20"/>
          <w:szCs w:val="20"/>
        </w:rPr>
        <w:t xml:space="preserve">file 2: </w:t>
      </w:r>
    </w:p>
    <w:p w14:paraId="7DB53D7F" w14:textId="77777777" w:rsidR="00AF452B" w:rsidRDefault="00AF452B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</w:p>
    <w:p w14:paraId="608F2747" w14:textId="4CB7A1A3" w:rsidR="00D12B78" w:rsidRPr="00D12B78" w:rsidRDefault="00AF452B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>
        <w:rPr>
          <w:rFonts w:ascii="Arial" w:eastAsia="Times New Roman" w:hAnsi="Arial" w:cs="Arial"/>
          <w:b/>
          <w:color w:val="000000" w:themeColor="text1"/>
          <w:sz w:val="20"/>
          <w:szCs w:val="20"/>
        </w:rPr>
        <w:t xml:space="preserve">Supplementary </w:t>
      </w:r>
      <w:r w:rsidR="00D12B78"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t xml:space="preserve">table </w:t>
      </w:r>
      <w:r w:rsidR="006B6025">
        <w:rPr>
          <w:rFonts w:ascii="Arial" w:eastAsia="Times New Roman" w:hAnsi="Arial" w:cs="Arial"/>
          <w:b/>
          <w:color w:val="000000" w:themeColor="text1"/>
          <w:sz w:val="20"/>
          <w:szCs w:val="20"/>
        </w:rPr>
        <w:t>S</w:t>
      </w:r>
      <w:r w:rsidR="00D12B78"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t>1a: Studies on diet diversity in pregnancy, infancy or childhood measured using simple count of food</w:t>
      </w:r>
    </w:p>
    <w:p w14:paraId="6EE2B811" w14:textId="77777777" w:rsidR="00D12B78" w:rsidRPr="00D12B78" w:rsidRDefault="00D12B78" w:rsidP="00D12B78">
      <w:pPr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p w14:paraId="0ABC45E3" w14:textId="77777777" w:rsidR="00D12B78" w:rsidRPr="00D12B78" w:rsidRDefault="00D12B78" w:rsidP="00D12B78">
      <w:pPr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tbl>
      <w:tblPr>
        <w:tblStyle w:val="TableGrid"/>
        <w:tblW w:w="14183" w:type="dxa"/>
        <w:jc w:val="center"/>
        <w:tblLook w:val="04A0" w:firstRow="1" w:lastRow="0" w:firstColumn="1" w:lastColumn="0" w:noHBand="0" w:noVBand="1"/>
      </w:tblPr>
      <w:tblGrid>
        <w:gridCol w:w="1417"/>
        <w:gridCol w:w="1018"/>
        <w:gridCol w:w="1605"/>
        <w:gridCol w:w="1784"/>
        <w:gridCol w:w="5029"/>
        <w:gridCol w:w="3330"/>
      </w:tblGrid>
      <w:tr w:rsidR="00D12B78" w:rsidRPr="00D12B78" w14:paraId="4F36FB45" w14:textId="77777777" w:rsidTr="00DF6318">
        <w:trPr>
          <w:trHeight w:val="680"/>
          <w:jc w:val="center"/>
        </w:trPr>
        <w:tc>
          <w:tcPr>
            <w:tcW w:w="1417" w:type="dxa"/>
            <w:hideMark/>
          </w:tcPr>
          <w:p w14:paraId="73D1C38B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Author</w:t>
            </w:r>
          </w:p>
        </w:tc>
        <w:tc>
          <w:tcPr>
            <w:tcW w:w="1018" w:type="dxa"/>
            <w:hideMark/>
          </w:tcPr>
          <w:p w14:paraId="5147A089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1605" w:type="dxa"/>
            <w:hideMark/>
          </w:tcPr>
          <w:p w14:paraId="43E6771E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Foods</w:t>
            </w:r>
          </w:p>
        </w:tc>
        <w:tc>
          <w:tcPr>
            <w:tcW w:w="1784" w:type="dxa"/>
          </w:tcPr>
          <w:p w14:paraId="7B74A172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Population</w:t>
            </w:r>
          </w:p>
        </w:tc>
        <w:tc>
          <w:tcPr>
            <w:tcW w:w="5029" w:type="dxa"/>
            <w:hideMark/>
          </w:tcPr>
          <w:p w14:paraId="446293AA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Scoring</w:t>
            </w:r>
          </w:p>
        </w:tc>
        <w:tc>
          <w:tcPr>
            <w:tcW w:w="3330" w:type="dxa"/>
            <w:hideMark/>
          </w:tcPr>
          <w:p w14:paraId="14C7C756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Outcome</w:t>
            </w:r>
          </w:p>
        </w:tc>
      </w:tr>
      <w:tr w:rsidR="00D12B78" w:rsidRPr="00D12B78" w14:paraId="1C46207C" w14:textId="77777777" w:rsidTr="00DF6318">
        <w:trPr>
          <w:trHeight w:val="1052"/>
          <w:jc w:val="center"/>
        </w:trPr>
        <w:tc>
          <w:tcPr>
            <w:tcW w:w="1417" w:type="dxa"/>
            <w:hideMark/>
          </w:tcPr>
          <w:p w14:paraId="0B52556B" w14:textId="7819F2BD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Roche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b2NoZTwvQXV0aG9yPjxZZWFyPjIwMDg8L1llYXI+PFJl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b2NoZTwvQXV0aG9yPjxZZWFyPjIwMDg8L1llYXI+PFJl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18" w:type="dxa"/>
            <w:hideMark/>
          </w:tcPr>
          <w:p w14:paraId="70A3AB0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08</w:t>
            </w:r>
          </w:p>
        </w:tc>
        <w:tc>
          <w:tcPr>
            <w:tcW w:w="1605" w:type="dxa"/>
            <w:hideMark/>
          </w:tcPr>
          <w:p w14:paraId="51E6395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20 Traditional Foods </w:t>
            </w:r>
          </w:p>
        </w:tc>
        <w:tc>
          <w:tcPr>
            <w:tcW w:w="1784" w:type="dxa"/>
          </w:tcPr>
          <w:p w14:paraId="08327ED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others and Children (3-6 years)</w:t>
            </w:r>
          </w:p>
        </w:tc>
        <w:tc>
          <w:tcPr>
            <w:tcW w:w="5029" w:type="dxa"/>
            <w:hideMark/>
          </w:tcPr>
          <w:p w14:paraId="14380B51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e point given to each unique local food in the diet reported in two 24-hour recalls, and an individual’s total food diversity score was the sum of points given.</w:t>
            </w:r>
          </w:p>
        </w:tc>
        <w:tc>
          <w:tcPr>
            <w:tcW w:w="3330" w:type="dxa"/>
            <w:hideMark/>
          </w:tcPr>
          <w:p w14:paraId="4516F1C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trient adequacy</w:t>
            </w:r>
          </w:p>
        </w:tc>
      </w:tr>
      <w:tr w:rsidR="00D12B78" w:rsidRPr="00D12B78" w14:paraId="667B6FB2" w14:textId="77777777" w:rsidTr="00DF6318">
        <w:trPr>
          <w:trHeight w:val="900"/>
          <w:jc w:val="center"/>
        </w:trPr>
        <w:tc>
          <w:tcPr>
            <w:tcW w:w="1417" w:type="dxa"/>
            <w:hideMark/>
          </w:tcPr>
          <w:p w14:paraId="4958E992" w14:textId="43BF8C26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LaChat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WNoYXQ8L0F1dGhvcj48WWVhcj4yMDE4PC9ZZWFyPjxS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WNoYXQ8L0F1dGhvcj48WWVhcj4yMDE4PC9ZZWFyPjxS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3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18" w:type="dxa"/>
            <w:hideMark/>
          </w:tcPr>
          <w:p w14:paraId="73056C8A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8</w:t>
            </w:r>
          </w:p>
        </w:tc>
        <w:tc>
          <w:tcPr>
            <w:tcW w:w="1605" w:type="dxa"/>
            <w:hideMark/>
          </w:tcPr>
          <w:p w14:paraId="3221D68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34 species</w:t>
            </w:r>
          </w:p>
        </w:tc>
        <w:tc>
          <w:tcPr>
            <w:tcW w:w="1784" w:type="dxa"/>
          </w:tcPr>
          <w:p w14:paraId="5730D921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Women and children</w:t>
            </w:r>
          </w:p>
        </w:tc>
        <w:tc>
          <w:tcPr>
            <w:tcW w:w="5029" w:type="dxa"/>
            <w:hideMark/>
          </w:tcPr>
          <w:p w14:paraId="0806B52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mber of different species consumed by an individual from 24-hour diet recalls. Minimum cut-offs were set for species richness and diet diversity.</w:t>
            </w:r>
          </w:p>
        </w:tc>
        <w:tc>
          <w:tcPr>
            <w:tcW w:w="3330" w:type="dxa"/>
            <w:hideMark/>
          </w:tcPr>
          <w:p w14:paraId="045FB3A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Nutrient adequacy </w:t>
            </w:r>
          </w:p>
        </w:tc>
      </w:tr>
      <w:tr w:rsidR="00D12B78" w:rsidRPr="00D12B78" w14:paraId="3AA23107" w14:textId="77777777" w:rsidTr="00DF6318">
        <w:trPr>
          <w:trHeight w:val="600"/>
          <w:jc w:val="center"/>
        </w:trPr>
        <w:tc>
          <w:tcPr>
            <w:tcW w:w="1417" w:type="dxa"/>
          </w:tcPr>
          <w:p w14:paraId="2878E6B1" w14:textId="5F80EA96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Remans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ZW1hbnM8L0F1dGhvcj48WWVhcj4yMDExPC9ZZWFyPjxS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ZW1hbnM8L0F1dGhvcj48WWVhcj4yMDExPC9ZZWFyPjxS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4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18" w:type="dxa"/>
          </w:tcPr>
          <w:p w14:paraId="4136E4C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1</w:t>
            </w:r>
          </w:p>
        </w:tc>
        <w:tc>
          <w:tcPr>
            <w:tcW w:w="1605" w:type="dxa"/>
          </w:tcPr>
          <w:p w14:paraId="71F35CEA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mber of species grown on each farm</w:t>
            </w:r>
          </w:p>
        </w:tc>
        <w:tc>
          <w:tcPr>
            <w:tcW w:w="1784" w:type="dxa"/>
          </w:tcPr>
          <w:p w14:paraId="204066C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/Adult women</w:t>
            </w:r>
          </w:p>
        </w:tc>
        <w:tc>
          <w:tcPr>
            <w:tcW w:w="5029" w:type="dxa"/>
          </w:tcPr>
          <w:p w14:paraId="61B4D8F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Measured food diversity based on 17 nutrients from 77 crops during the growing season and ranked them based on level of nutrients provided by each species </w:t>
            </w:r>
          </w:p>
        </w:tc>
        <w:tc>
          <w:tcPr>
            <w:tcW w:w="3330" w:type="dxa"/>
          </w:tcPr>
          <w:p w14:paraId="71F40CF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tritional diversity provided by species grown on farms (Household)</w:t>
            </w:r>
          </w:p>
        </w:tc>
      </w:tr>
      <w:tr w:rsidR="00D12B78" w:rsidRPr="00D12B78" w14:paraId="4EAC66F4" w14:textId="77777777" w:rsidTr="00DF6318">
        <w:trPr>
          <w:trHeight w:val="600"/>
          <w:jc w:val="center"/>
        </w:trPr>
        <w:tc>
          <w:tcPr>
            <w:tcW w:w="1417" w:type="dxa"/>
            <w:hideMark/>
          </w:tcPr>
          <w:p w14:paraId="7B3FB687" w14:textId="010DEA93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Bezerra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plcnJhPC9BdXRob3I+PFllYXI+MjAxMTwvWWVhcj48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plcnJhPC9BdXRob3I+PFllYXI+MjAxMTwvWWVhcj48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5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18" w:type="dxa"/>
            <w:hideMark/>
          </w:tcPr>
          <w:p w14:paraId="564A42D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1</w:t>
            </w:r>
          </w:p>
        </w:tc>
        <w:tc>
          <w:tcPr>
            <w:tcW w:w="1605" w:type="dxa"/>
            <w:hideMark/>
          </w:tcPr>
          <w:p w14:paraId="79F31E3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27 foods or groups </w:t>
            </w:r>
          </w:p>
        </w:tc>
        <w:tc>
          <w:tcPr>
            <w:tcW w:w="1784" w:type="dxa"/>
          </w:tcPr>
          <w:p w14:paraId="7EDB750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/Adults</w:t>
            </w:r>
          </w:p>
        </w:tc>
        <w:tc>
          <w:tcPr>
            <w:tcW w:w="5029" w:type="dxa"/>
            <w:hideMark/>
          </w:tcPr>
          <w:p w14:paraId="4425855A" w14:textId="73425196" w:rsidR="00D12B78" w:rsidRPr="00D12B78" w:rsidRDefault="00D12B78" w:rsidP="00D12B78">
            <w:pPr>
              <w:spacing w:before="100" w:beforeAutospacing="1" w:after="100" w:afterAutospacing="1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One point 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given for each of the 27 foods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r food groups during a one-week period. First 4 foods/groups not considered healthy: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Diet diversity score varied from 0 to 23, depending on the number of groups/foods. </w:t>
            </w:r>
          </w:p>
        </w:tc>
        <w:tc>
          <w:tcPr>
            <w:tcW w:w="3330" w:type="dxa"/>
            <w:hideMark/>
          </w:tcPr>
          <w:p w14:paraId="6E79B89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besity</w:t>
            </w:r>
          </w:p>
        </w:tc>
      </w:tr>
      <w:tr w:rsidR="00D12B78" w:rsidRPr="00D12B78" w14:paraId="0FBC3401" w14:textId="77777777" w:rsidTr="00DF6318">
        <w:trPr>
          <w:trHeight w:val="300"/>
          <w:jc w:val="center"/>
        </w:trPr>
        <w:tc>
          <w:tcPr>
            <w:tcW w:w="1417" w:type="dxa"/>
            <w:hideMark/>
          </w:tcPr>
          <w:p w14:paraId="46F68BA9" w14:textId="03E42E22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Onyango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PbnlhbmdvPC9BdXRob3I+PFllYXI+MTk5ODwvWWVhcj48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PbnlhbmdvPC9BdXRob3I+PFllYXI+MTk5ODwvWWVhcj48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6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18" w:type="dxa"/>
            <w:hideMark/>
          </w:tcPr>
          <w:p w14:paraId="7B58B73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1998</w:t>
            </w:r>
          </w:p>
        </w:tc>
        <w:tc>
          <w:tcPr>
            <w:tcW w:w="1605" w:type="dxa"/>
            <w:hideMark/>
          </w:tcPr>
          <w:p w14:paraId="157AD87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Simple foods</w:t>
            </w:r>
          </w:p>
        </w:tc>
        <w:tc>
          <w:tcPr>
            <w:tcW w:w="1784" w:type="dxa"/>
          </w:tcPr>
          <w:p w14:paraId="24CEE1F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Toddlers</w:t>
            </w:r>
          </w:p>
        </w:tc>
        <w:tc>
          <w:tcPr>
            <w:tcW w:w="5029" w:type="dxa"/>
            <w:hideMark/>
          </w:tcPr>
          <w:p w14:paraId="2FC0667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mber of different foods consumed</w:t>
            </w:r>
          </w:p>
        </w:tc>
        <w:tc>
          <w:tcPr>
            <w:tcW w:w="3330" w:type="dxa"/>
            <w:hideMark/>
          </w:tcPr>
          <w:p w14:paraId="032724D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Anthropometry</w:t>
            </w:r>
          </w:p>
        </w:tc>
      </w:tr>
      <w:tr w:rsidR="00D12B78" w:rsidRPr="00D12B78" w14:paraId="40F31E21" w14:textId="77777777" w:rsidTr="00DF6318">
        <w:trPr>
          <w:trHeight w:val="300"/>
          <w:jc w:val="center"/>
        </w:trPr>
        <w:tc>
          <w:tcPr>
            <w:tcW w:w="1417" w:type="dxa"/>
            <w:hideMark/>
          </w:tcPr>
          <w:p w14:paraId="4223C82F" w14:textId="7184A26D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twenya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dHdlbnlhPC9BdXRob3I+PFllYXI+MjAxNzwvWWVhcj48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dHdlbnlhPC9BdXRob3I+PFllYXI+MjAxNzwvWWVhcj48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7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18" w:type="dxa"/>
            <w:hideMark/>
          </w:tcPr>
          <w:p w14:paraId="71C377E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7</w:t>
            </w:r>
          </w:p>
        </w:tc>
        <w:tc>
          <w:tcPr>
            <w:tcW w:w="1605" w:type="dxa"/>
            <w:hideMark/>
          </w:tcPr>
          <w:p w14:paraId="72DCE2E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Simple foods </w:t>
            </w:r>
          </w:p>
        </w:tc>
        <w:tc>
          <w:tcPr>
            <w:tcW w:w="1784" w:type="dxa"/>
          </w:tcPr>
          <w:p w14:paraId="1EF9215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s</w:t>
            </w:r>
          </w:p>
        </w:tc>
        <w:tc>
          <w:tcPr>
            <w:tcW w:w="5029" w:type="dxa"/>
            <w:hideMark/>
          </w:tcPr>
          <w:p w14:paraId="5681D33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mber of foods consumed per day at beginning and end of rainy season</w:t>
            </w:r>
          </w:p>
        </w:tc>
        <w:tc>
          <w:tcPr>
            <w:tcW w:w="3330" w:type="dxa"/>
            <w:hideMark/>
          </w:tcPr>
          <w:p w14:paraId="4D90A41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Food diversity vs. biodiversity</w:t>
            </w:r>
          </w:p>
        </w:tc>
      </w:tr>
    </w:tbl>
    <w:p w14:paraId="49D7BECA" w14:textId="77777777" w:rsidR="00D12B78" w:rsidRPr="00D12B78" w:rsidRDefault="00D12B78" w:rsidP="00D12B78">
      <w:pPr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p w14:paraId="74BF2D50" w14:textId="2469521F" w:rsidR="00AF452B" w:rsidRDefault="00AF452B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>
        <w:rPr>
          <w:rFonts w:ascii="Arial" w:eastAsia="Times New Roman" w:hAnsi="Arial" w:cs="Arial"/>
          <w:b/>
          <w:color w:val="000000" w:themeColor="text1"/>
          <w:sz w:val="20"/>
          <w:szCs w:val="20"/>
        </w:rPr>
        <w:br w:type="page"/>
      </w:r>
    </w:p>
    <w:p w14:paraId="069F87F9" w14:textId="3BC0CB19" w:rsidR="00D12B78" w:rsidRPr="00D12B78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lastRenderedPageBreak/>
        <w:t xml:space="preserve">Supplementary table </w:t>
      </w:r>
      <w:r w:rsidR="006B6025">
        <w:rPr>
          <w:rFonts w:ascii="Arial" w:eastAsia="Times New Roman" w:hAnsi="Arial" w:cs="Arial"/>
          <w:b/>
          <w:color w:val="000000" w:themeColor="text1"/>
          <w:sz w:val="20"/>
          <w:szCs w:val="20"/>
        </w:rPr>
        <w:t>S</w:t>
      </w: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t>1b:  Studies on diet diversity measured in pregnancy, infancy or childhood using simple count of food groups</w:t>
      </w:r>
    </w:p>
    <w:p w14:paraId="3130135B" w14:textId="77777777" w:rsidR="00D12B78" w:rsidRPr="00D12B78" w:rsidRDefault="00D12B78" w:rsidP="00D12B78">
      <w:pPr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tbl>
      <w:tblPr>
        <w:tblStyle w:val="TableGrid"/>
        <w:tblW w:w="14760" w:type="dxa"/>
        <w:jc w:val="center"/>
        <w:tblLook w:val="04A0" w:firstRow="1" w:lastRow="0" w:firstColumn="1" w:lastColumn="0" w:noHBand="0" w:noVBand="1"/>
      </w:tblPr>
      <w:tblGrid>
        <w:gridCol w:w="1585"/>
        <w:gridCol w:w="876"/>
        <w:gridCol w:w="2579"/>
        <w:gridCol w:w="1913"/>
        <w:gridCol w:w="4837"/>
        <w:gridCol w:w="2970"/>
      </w:tblGrid>
      <w:tr w:rsidR="00D12B78" w:rsidRPr="00D12B78" w14:paraId="429A0279" w14:textId="77777777" w:rsidTr="00DF6318">
        <w:trPr>
          <w:trHeight w:val="300"/>
          <w:jc w:val="center"/>
        </w:trPr>
        <w:tc>
          <w:tcPr>
            <w:tcW w:w="1585" w:type="dxa"/>
            <w:hideMark/>
          </w:tcPr>
          <w:p w14:paraId="1C6350DE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Author</w:t>
            </w:r>
          </w:p>
        </w:tc>
        <w:tc>
          <w:tcPr>
            <w:tcW w:w="876" w:type="dxa"/>
            <w:hideMark/>
          </w:tcPr>
          <w:p w14:paraId="29222114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2579" w:type="dxa"/>
            <w:hideMark/>
          </w:tcPr>
          <w:p w14:paraId="1D5BBA3C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Food group</w:t>
            </w:r>
          </w:p>
        </w:tc>
        <w:tc>
          <w:tcPr>
            <w:tcW w:w="1913" w:type="dxa"/>
          </w:tcPr>
          <w:p w14:paraId="63044B96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Population</w:t>
            </w:r>
          </w:p>
        </w:tc>
        <w:tc>
          <w:tcPr>
            <w:tcW w:w="4837" w:type="dxa"/>
            <w:hideMark/>
          </w:tcPr>
          <w:p w14:paraId="36D4B7BF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Scoring</w:t>
            </w:r>
          </w:p>
        </w:tc>
        <w:tc>
          <w:tcPr>
            <w:tcW w:w="2970" w:type="dxa"/>
            <w:hideMark/>
          </w:tcPr>
          <w:p w14:paraId="1999F6B3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Outcome</w:t>
            </w:r>
          </w:p>
        </w:tc>
      </w:tr>
      <w:tr w:rsidR="00D12B78" w:rsidRPr="00D12B78" w14:paraId="0011EC3C" w14:textId="77777777" w:rsidTr="00DF6318">
        <w:trPr>
          <w:trHeight w:val="300"/>
          <w:jc w:val="center"/>
        </w:trPr>
        <w:tc>
          <w:tcPr>
            <w:tcW w:w="1585" w:type="dxa"/>
            <w:hideMark/>
          </w:tcPr>
          <w:p w14:paraId="295DC6CE" w14:textId="22D42F54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Jones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Kb25lczwvQXV0aG9yPjxZZWFyPjIwMTc8L1llYXI+PFJl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Kb25lczwvQXV0aG9yPjxZZWFyPjIwMTc8L1llYXI+PFJl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8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0DA0A76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7</w:t>
            </w:r>
          </w:p>
        </w:tc>
        <w:tc>
          <w:tcPr>
            <w:tcW w:w="2579" w:type="dxa"/>
            <w:hideMark/>
          </w:tcPr>
          <w:p w14:paraId="6743CB3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10 food groups based on 124 food items </w:t>
            </w:r>
          </w:p>
        </w:tc>
        <w:tc>
          <w:tcPr>
            <w:tcW w:w="1913" w:type="dxa"/>
          </w:tcPr>
          <w:p w14:paraId="2ED8469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</w:t>
            </w:r>
          </w:p>
        </w:tc>
        <w:tc>
          <w:tcPr>
            <w:tcW w:w="4837" w:type="dxa"/>
            <w:hideMark/>
          </w:tcPr>
          <w:p w14:paraId="3A19C70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e point per food group eaten over a 7 day period</w:t>
            </w:r>
          </w:p>
        </w:tc>
        <w:tc>
          <w:tcPr>
            <w:tcW w:w="2970" w:type="dxa"/>
            <w:hideMark/>
          </w:tcPr>
          <w:p w14:paraId="09F466A1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rop series richness vs. diet diversity</w:t>
            </w:r>
          </w:p>
        </w:tc>
      </w:tr>
      <w:tr w:rsidR="00D12B78" w:rsidRPr="00D12B78" w14:paraId="4C5F974A" w14:textId="77777777" w:rsidTr="00DF6318">
        <w:trPr>
          <w:trHeight w:val="773"/>
          <w:jc w:val="center"/>
        </w:trPr>
        <w:tc>
          <w:tcPr>
            <w:tcW w:w="1585" w:type="dxa"/>
            <w:hideMark/>
          </w:tcPr>
          <w:p w14:paraId="4AA060AF" w14:textId="4DE50BC4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homat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9tYXQ8L0F1dGhvcj48WWVhcj4yMDE1PC9ZZWFyPjxS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9tYXQ8L0F1dGhvcj48WWVhcj4yMDE1PC9ZZWFyPjxS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9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05A9FDD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5</w:t>
            </w:r>
          </w:p>
        </w:tc>
        <w:tc>
          <w:tcPr>
            <w:tcW w:w="2579" w:type="dxa"/>
            <w:hideMark/>
          </w:tcPr>
          <w:p w14:paraId="657B96D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10 predefined food groups</w:t>
            </w:r>
          </w:p>
        </w:tc>
        <w:tc>
          <w:tcPr>
            <w:tcW w:w="1913" w:type="dxa"/>
          </w:tcPr>
          <w:p w14:paraId="5156945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Pregnancy</w:t>
            </w:r>
          </w:p>
        </w:tc>
        <w:tc>
          <w:tcPr>
            <w:tcW w:w="4837" w:type="dxa"/>
            <w:hideMark/>
          </w:tcPr>
          <w:p w14:paraId="0186A0F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Sum of all groups consumed eaten the day before</w:t>
            </w:r>
          </w:p>
        </w:tc>
        <w:tc>
          <w:tcPr>
            <w:tcW w:w="2970" w:type="dxa"/>
            <w:hideMark/>
          </w:tcPr>
          <w:p w14:paraId="24D9A36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Resilience or increase vulnerability of the mother–infant dyad.</w:t>
            </w:r>
          </w:p>
        </w:tc>
      </w:tr>
      <w:tr w:rsidR="00D12B78" w:rsidRPr="00D12B78" w14:paraId="0B0AA4B7" w14:textId="77777777" w:rsidTr="00DF6318">
        <w:trPr>
          <w:trHeight w:val="600"/>
          <w:jc w:val="center"/>
        </w:trPr>
        <w:tc>
          <w:tcPr>
            <w:tcW w:w="1585" w:type="dxa"/>
            <w:hideMark/>
          </w:tcPr>
          <w:p w14:paraId="0A3BDF8B" w14:textId="16171AA2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Rukundo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t1bmRvPC9BdXRob3I+PFllYXI+MjAxNjwvWWVhcj48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t1bmRvPC9BdXRob3I+PFllYXI+MjAxNjwvWWVhcj48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0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35FB97A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6</w:t>
            </w:r>
          </w:p>
        </w:tc>
        <w:tc>
          <w:tcPr>
            <w:tcW w:w="2579" w:type="dxa"/>
            <w:hideMark/>
          </w:tcPr>
          <w:p w14:paraId="0FF50E4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12 groups consisting of 72 foods commonly eaten in Rwanda</w:t>
            </w:r>
          </w:p>
        </w:tc>
        <w:tc>
          <w:tcPr>
            <w:tcW w:w="1913" w:type="dxa"/>
          </w:tcPr>
          <w:p w14:paraId="473166E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/Adults</w:t>
            </w:r>
          </w:p>
        </w:tc>
        <w:tc>
          <w:tcPr>
            <w:tcW w:w="4837" w:type="dxa"/>
            <w:hideMark/>
          </w:tcPr>
          <w:p w14:paraId="4D456CBB" w14:textId="06362A1A" w:rsidR="00D12B78" w:rsidRPr="00D12B78" w:rsidRDefault="00D12B78" w:rsidP="00A82791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1 point for each food gr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up consumed in 30 days based on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take and frequency of intake, food insecurity based [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‘never’ = 0; one to two times = 1; three to ten times = 2 and more than ten times = 3 points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]. M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aximum score of 33 points given if the household often reported ‘yes’ to all the eleven questions, indicative of a high level of food insecurity; total score &gt; 0 food insecure. </w:t>
            </w:r>
          </w:p>
        </w:tc>
        <w:tc>
          <w:tcPr>
            <w:tcW w:w="2970" w:type="dxa"/>
            <w:hideMark/>
          </w:tcPr>
          <w:p w14:paraId="7B69205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Food security </w:t>
            </w:r>
          </w:p>
        </w:tc>
      </w:tr>
      <w:tr w:rsidR="00D12B78" w:rsidRPr="00D12B78" w14:paraId="3745BC39" w14:textId="77777777" w:rsidTr="00DF6318">
        <w:trPr>
          <w:trHeight w:val="1772"/>
          <w:jc w:val="center"/>
        </w:trPr>
        <w:tc>
          <w:tcPr>
            <w:tcW w:w="1585" w:type="dxa"/>
            <w:hideMark/>
          </w:tcPr>
          <w:p w14:paraId="325DC4BE" w14:textId="5EE181E5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hristian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HJpc3RpYW48L0F1dGhvcj48WWVhcj4yMDE2PC9ZZWFy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HJpc3RpYW48L0F1dGhvcj48WWVhcj4yMDE2PC9ZZWFy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1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525172B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6</w:t>
            </w:r>
          </w:p>
        </w:tc>
        <w:tc>
          <w:tcPr>
            <w:tcW w:w="2579" w:type="dxa"/>
            <w:hideMark/>
          </w:tcPr>
          <w:p w14:paraId="19AA60C0" w14:textId="1892D574" w:rsidR="00D12B78" w:rsidRPr="00D12B78" w:rsidRDefault="00A82791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</w:t>
            </w:r>
            <w:r w:rsidR="00D12B78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hold diet diversity 14 Food groups </w:t>
            </w:r>
          </w:p>
          <w:p w14:paraId="384E54C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Child Adversity score Child (ASF) = 10 groups </w:t>
            </w:r>
          </w:p>
        </w:tc>
        <w:tc>
          <w:tcPr>
            <w:tcW w:w="1913" w:type="dxa"/>
          </w:tcPr>
          <w:p w14:paraId="30183F60" w14:textId="11EE6EFE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Household food </w:t>
            </w:r>
            <w:r w:rsidR="00A82791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security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vs. Children (2-5 years) diet </w:t>
            </w:r>
            <w:r w:rsidR="00A82791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quality</w:t>
            </w:r>
          </w:p>
        </w:tc>
        <w:tc>
          <w:tcPr>
            <w:tcW w:w="4837" w:type="dxa"/>
            <w:hideMark/>
          </w:tcPr>
          <w:p w14:paraId="2D4405D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e point given per food group</w:t>
            </w:r>
          </w:p>
          <w:p w14:paraId="25A1CDC6" w14:textId="43291F39" w:rsidR="00D12B78" w:rsidRPr="00D12B78" w:rsidRDefault="00D12B78" w:rsidP="00A82791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0 = if no household member consumed any item in that food group in the past 7 days; 1 = if a member consumed something in the food group. The dietary diversity score had a maximum score of 14 (eating from all fourteen food groups). SDF: 0 = did not consume any form of ASF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, m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aximum = 10 (consumed from all ten groups of ASF).</w:t>
            </w:r>
          </w:p>
        </w:tc>
        <w:tc>
          <w:tcPr>
            <w:tcW w:w="2970" w:type="dxa"/>
            <w:hideMark/>
          </w:tcPr>
          <w:p w14:paraId="4B5FDA47" w14:textId="75027DEF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Socio-economic status and childhood diet </w:t>
            </w:r>
            <w:r w:rsidR="00A82791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quality</w:t>
            </w:r>
          </w:p>
        </w:tc>
      </w:tr>
      <w:tr w:rsidR="00D12B78" w:rsidRPr="00D12B78" w14:paraId="69240EC6" w14:textId="77777777" w:rsidTr="00DF6318">
        <w:trPr>
          <w:trHeight w:val="460"/>
          <w:jc w:val="center"/>
        </w:trPr>
        <w:tc>
          <w:tcPr>
            <w:tcW w:w="1585" w:type="dxa"/>
            <w:hideMark/>
          </w:tcPr>
          <w:p w14:paraId="095295CD" w14:textId="63FDD54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Ey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Chua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FeSBDaHVhPC9BdXRob3I+PFllYXI+MjAxMjwvWWVhcj48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FeSBDaHVhPC9BdXRob3I+PFllYXI+MjAxMjwvWWVhcj48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2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40498AB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2</w:t>
            </w:r>
          </w:p>
        </w:tc>
        <w:tc>
          <w:tcPr>
            <w:tcW w:w="2579" w:type="dxa"/>
            <w:hideMark/>
          </w:tcPr>
          <w:p w14:paraId="605ADBD4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15 food groups </w:t>
            </w:r>
          </w:p>
        </w:tc>
        <w:tc>
          <w:tcPr>
            <w:tcW w:w="1913" w:type="dxa"/>
          </w:tcPr>
          <w:p w14:paraId="18B035F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hildren (1-6 years)</w:t>
            </w:r>
          </w:p>
        </w:tc>
        <w:tc>
          <w:tcPr>
            <w:tcW w:w="4837" w:type="dxa"/>
            <w:hideMark/>
          </w:tcPr>
          <w:p w14:paraId="3B126E44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1 point per each food group</w:t>
            </w:r>
          </w:p>
        </w:tc>
        <w:tc>
          <w:tcPr>
            <w:tcW w:w="2970" w:type="dxa"/>
            <w:hideMark/>
          </w:tcPr>
          <w:p w14:paraId="4D1CE904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Anthropometry </w:t>
            </w:r>
          </w:p>
        </w:tc>
      </w:tr>
      <w:tr w:rsidR="00D12B78" w:rsidRPr="00D12B78" w14:paraId="74EA40B3" w14:textId="77777777" w:rsidTr="00DF6318">
        <w:trPr>
          <w:trHeight w:val="820"/>
          <w:jc w:val="center"/>
        </w:trPr>
        <w:tc>
          <w:tcPr>
            <w:tcW w:w="1585" w:type="dxa"/>
            <w:hideMark/>
          </w:tcPr>
          <w:p w14:paraId="2757B758" w14:textId="7F86E01B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Wright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cmlnaHQ8L0F1dGhvcj48WWVhcj4yMDE1PC9ZZWFyPjxS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cmlnaHQ8L0F1dGhvcj48WWVhcj4yMDE1PC9ZZWFyPjxS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3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6B2176A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5</w:t>
            </w:r>
          </w:p>
        </w:tc>
        <w:tc>
          <w:tcPr>
            <w:tcW w:w="2579" w:type="dxa"/>
            <w:hideMark/>
          </w:tcPr>
          <w:p w14:paraId="7DD1834F" w14:textId="77777777" w:rsidR="00D12B78" w:rsidRPr="00D12B78" w:rsidRDefault="00D12B78" w:rsidP="00D12B78">
            <w:pPr>
              <w:spacing w:before="100" w:beforeAutospacing="1" w:after="100" w:afterAutospacing="1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7 food groups +/- breast feeding at birth and bimonthly till 2 year.</w:t>
            </w:r>
          </w:p>
          <w:p w14:paraId="69A7792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13" w:type="dxa"/>
          </w:tcPr>
          <w:p w14:paraId="58DF3544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fants (6-24 months)</w:t>
            </w:r>
          </w:p>
        </w:tc>
        <w:tc>
          <w:tcPr>
            <w:tcW w:w="4837" w:type="dxa"/>
            <w:hideMark/>
          </w:tcPr>
          <w:p w14:paraId="060B4DB8" w14:textId="4F6ED80C" w:rsidR="00D12B78" w:rsidRPr="00D12B78" w:rsidRDefault="00A82791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Any consumption of 10</w:t>
            </w:r>
            <w:r w:rsidR="00D12B78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g or more of a given food group was awarded 1 point, 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for a maximum of 7 points. A 10</w:t>
            </w:r>
            <w:r w:rsidR="00D12B78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g threshold was used because a previous study in this cohort impos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ed this cut-off point.</w:t>
            </w:r>
          </w:p>
          <w:p w14:paraId="7AB1416A" w14:textId="6A63138E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Foods consumed in very small quantities and improved correlations of the DDS with nutrient intake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.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</w:p>
          <w:p w14:paraId="7D277AD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A dietary diversity score based on seven food groups was classified as low (&lt;4) or high (≥4). </w:t>
            </w:r>
          </w:p>
          <w:p w14:paraId="6EA06358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The breast- feeding variable was a dichotomous indicator (yes/no) of whether the infant was breast-fed in the past 24h, which is also the same time period of reference for the 24h dietary recall.</w:t>
            </w:r>
          </w:p>
        </w:tc>
        <w:tc>
          <w:tcPr>
            <w:tcW w:w="2970" w:type="dxa"/>
            <w:hideMark/>
          </w:tcPr>
          <w:p w14:paraId="1A100DB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Length and weight for age</w:t>
            </w:r>
          </w:p>
        </w:tc>
      </w:tr>
      <w:tr w:rsidR="00D12B78" w:rsidRPr="00D12B78" w14:paraId="66078692" w14:textId="77777777" w:rsidTr="00DF6318">
        <w:trPr>
          <w:trHeight w:val="764"/>
          <w:jc w:val="center"/>
        </w:trPr>
        <w:tc>
          <w:tcPr>
            <w:tcW w:w="1585" w:type="dxa"/>
            <w:hideMark/>
          </w:tcPr>
          <w:p w14:paraId="59C10777" w14:textId="738A9464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Woo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b288L0F1dGhvcj48WWVhcj4yMDE1PC9ZZWFyPjxSZWNO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b288L0F1dGhvcj48WWVhcj4yMDE1PC9ZZWFyPjxSZWNO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4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5D48448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5</w:t>
            </w:r>
          </w:p>
        </w:tc>
        <w:tc>
          <w:tcPr>
            <w:tcW w:w="2579" w:type="dxa"/>
            <w:hideMark/>
          </w:tcPr>
          <w:p w14:paraId="387B041B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7 food groups</w:t>
            </w:r>
          </w:p>
        </w:tc>
        <w:tc>
          <w:tcPr>
            <w:tcW w:w="1913" w:type="dxa"/>
          </w:tcPr>
          <w:p w14:paraId="625957B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fants (6-12 months)</w:t>
            </w:r>
          </w:p>
        </w:tc>
        <w:tc>
          <w:tcPr>
            <w:tcW w:w="4837" w:type="dxa"/>
            <w:hideMark/>
          </w:tcPr>
          <w:p w14:paraId="18864A5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inimum diet diversity was defined as by 4/7; dietary intake assessed weekly with 24-hour recall from 6 – 12 months</w:t>
            </w:r>
          </w:p>
        </w:tc>
        <w:tc>
          <w:tcPr>
            <w:tcW w:w="2970" w:type="dxa"/>
            <w:hideMark/>
          </w:tcPr>
          <w:p w14:paraId="72DEBD0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crease in diet diversity from 6 – 12 months</w:t>
            </w:r>
          </w:p>
        </w:tc>
      </w:tr>
      <w:tr w:rsidR="00D12B78" w:rsidRPr="00D12B78" w14:paraId="62E41812" w14:textId="77777777" w:rsidTr="00DF6318">
        <w:trPr>
          <w:trHeight w:val="521"/>
          <w:jc w:val="center"/>
        </w:trPr>
        <w:tc>
          <w:tcPr>
            <w:tcW w:w="1585" w:type="dxa"/>
            <w:hideMark/>
          </w:tcPr>
          <w:p w14:paraId="49C269C7" w14:textId="03B7DA36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Chandrasekhar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FuZHJhc2VraGFyPC9BdXRob3I+PFllYXI+MjAxNzwv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FuZHJhc2VraGFyPC9BdXRob3I+PFllYXI+MjAxNzwv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5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4260CFDC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7</w:t>
            </w:r>
          </w:p>
        </w:tc>
        <w:tc>
          <w:tcPr>
            <w:tcW w:w="2579" w:type="dxa"/>
            <w:hideMark/>
          </w:tcPr>
          <w:p w14:paraId="1712F93A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7 food groups  consisting of 21 foods</w:t>
            </w:r>
          </w:p>
        </w:tc>
        <w:tc>
          <w:tcPr>
            <w:tcW w:w="1913" w:type="dxa"/>
          </w:tcPr>
          <w:p w14:paraId="4DEFD26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fant (6-23 months)</w:t>
            </w:r>
          </w:p>
        </w:tc>
        <w:tc>
          <w:tcPr>
            <w:tcW w:w="4837" w:type="dxa"/>
            <w:hideMark/>
          </w:tcPr>
          <w:p w14:paraId="04688DD2" w14:textId="73BF0D11" w:rsidR="00D12B78" w:rsidRPr="00D12B78" w:rsidRDefault="00D12B78" w:rsidP="00A82791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e point per food group for diet from the 24 hours preceding the survey.</w:t>
            </w:r>
          </w:p>
        </w:tc>
        <w:tc>
          <w:tcPr>
            <w:tcW w:w="2970" w:type="dxa"/>
            <w:hideMark/>
          </w:tcPr>
          <w:p w14:paraId="3A156C2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Anthropometry </w:t>
            </w:r>
          </w:p>
        </w:tc>
      </w:tr>
      <w:tr w:rsidR="00D12B78" w:rsidRPr="00D12B78" w14:paraId="329561AD" w14:textId="77777777" w:rsidTr="00DF6318">
        <w:trPr>
          <w:trHeight w:val="1259"/>
          <w:jc w:val="center"/>
        </w:trPr>
        <w:tc>
          <w:tcPr>
            <w:tcW w:w="1585" w:type="dxa"/>
            <w:hideMark/>
          </w:tcPr>
          <w:p w14:paraId="637C51F0" w14:textId="542DDD0E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lastRenderedPageBreak/>
              <w:t>Agize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Z2l6ZTwvQXV0aG9yPjxZZWFyPjIwMTc8L1llYXI+PFJl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Z2l6ZTwvQXV0aG9yPjxZZWFyPjIwMTc8L1llYXI+PFJl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6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33605781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7</w:t>
            </w:r>
          </w:p>
        </w:tc>
        <w:tc>
          <w:tcPr>
            <w:tcW w:w="2579" w:type="dxa"/>
            <w:hideMark/>
          </w:tcPr>
          <w:p w14:paraId="1209B83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7 food groups</w:t>
            </w:r>
          </w:p>
        </w:tc>
        <w:tc>
          <w:tcPr>
            <w:tcW w:w="1913" w:type="dxa"/>
          </w:tcPr>
          <w:p w14:paraId="19EE0E3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hildren</w:t>
            </w:r>
          </w:p>
        </w:tc>
        <w:tc>
          <w:tcPr>
            <w:tcW w:w="4837" w:type="dxa"/>
            <w:hideMark/>
          </w:tcPr>
          <w:p w14:paraId="5CA36EAD" w14:textId="408C1EAD" w:rsidR="00D12B78" w:rsidRPr="00D12B78" w:rsidRDefault="00D12B78" w:rsidP="00A82791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e point given per food group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.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Those who fed their child with 4 or more food groups were </w:t>
            </w:r>
            <w:proofErr w:type="spellStart"/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ategorised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as practicing good dietary diversity (minimum acceptable diet) 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and below 4 groups were </w:t>
            </w:r>
            <w:proofErr w:type="spellStart"/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atego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r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s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ed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as not practicing good dietary diversity. </w:t>
            </w:r>
          </w:p>
        </w:tc>
        <w:tc>
          <w:tcPr>
            <w:tcW w:w="2970" w:type="dxa"/>
            <w:hideMark/>
          </w:tcPr>
          <w:p w14:paraId="04D9CCE0" w14:textId="57F31D30" w:rsidR="00D12B78" w:rsidRPr="00D12B78" w:rsidRDefault="00A82791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</w:t>
            </w:r>
            <w:r w:rsidR="00D12B78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ther's knowledge on diet diversity and child feeding vs social factors (mother's age, husbands education level, marital status)</w:t>
            </w:r>
          </w:p>
        </w:tc>
      </w:tr>
      <w:tr w:rsidR="00D12B78" w:rsidRPr="00D12B78" w14:paraId="657C7D4D" w14:textId="77777777" w:rsidTr="00DF6318">
        <w:trPr>
          <w:trHeight w:val="1232"/>
          <w:jc w:val="center"/>
        </w:trPr>
        <w:tc>
          <w:tcPr>
            <w:tcW w:w="1585" w:type="dxa"/>
            <w:hideMark/>
          </w:tcPr>
          <w:p w14:paraId="27D0FB72" w14:textId="73282919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Gewa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HZXdhPC9BdXRob3I+PFllYXI+MjAxNDwvWWVhcj48UmVj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HZXdhPC9BdXRob3I+PFllYXI+MjAxNDwvWWVhcj48UmVj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7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174B16D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4</w:t>
            </w:r>
          </w:p>
        </w:tc>
        <w:tc>
          <w:tcPr>
            <w:tcW w:w="2579" w:type="dxa"/>
            <w:hideMark/>
          </w:tcPr>
          <w:p w14:paraId="36B7E21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9 food groups</w:t>
            </w:r>
          </w:p>
        </w:tc>
        <w:tc>
          <w:tcPr>
            <w:tcW w:w="1913" w:type="dxa"/>
          </w:tcPr>
          <w:p w14:paraId="476957BC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hildren (7 years)</w:t>
            </w:r>
          </w:p>
        </w:tc>
        <w:tc>
          <w:tcPr>
            <w:tcW w:w="4837" w:type="dxa"/>
            <w:hideMark/>
          </w:tcPr>
          <w:p w14:paraId="4E40DF3C" w14:textId="0BBC407A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3 scoring schemes: (1) 1 point given based on 1 gram of food in food grou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p (2) 1 point given based on 15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g food in food group (3) 1 point given based 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 minimum required amount eaten for f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od eaten over the past 24 hours</w:t>
            </w:r>
          </w:p>
        </w:tc>
        <w:tc>
          <w:tcPr>
            <w:tcW w:w="2970" w:type="dxa"/>
            <w:hideMark/>
          </w:tcPr>
          <w:p w14:paraId="29C0D37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inimum intakes required </w:t>
            </w:r>
          </w:p>
        </w:tc>
      </w:tr>
      <w:tr w:rsidR="00D12B78" w:rsidRPr="00D12B78" w14:paraId="08F4B04B" w14:textId="77777777" w:rsidTr="00DF6318">
        <w:trPr>
          <w:trHeight w:val="300"/>
          <w:jc w:val="center"/>
        </w:trPr>
        <w:tc>
          <w:tcPr>
            <w:tcW w:w="1585" w:type="dxa"/>
            <w:hideMark/>
          </w:tcPr>
          <w:p w14:paraId="73DFD859" w14:textId="2E8B4305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Shamim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GFtaW08L0F1dGhvcj48WWVhcj4yMDE2PC9ZZWFyPjxS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aGFtaW08L0F1dGhvcj48WWVhcj4yMDE2PC9ZZWFyPjxS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8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6D7BC551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6</w:t>
            </w:r>
          </w:p>
        </w:tc>
        <w:tc>
          <w:tcPr>
            <w:tcW w:w="2579" w:type="dxa"/>
            <w:hideMark/>
          </w:tcPr>
          <w:p w14:paraId="404D9F5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9 food groups</w:t>
            </w:r>
          </w:p>
        </w:tc>
        <w:tc>
          <w:tcPr>
            <w:tcW w:w="1913" w:type="dxa"/>
          </w:tcPr>
          <w:p w14:paraId="7CE6FAF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Pregnancy</w:t>
            </w:r>
          </w:p>
        </w:tc>
        <w:tc>
          <w:tcPr>
            <w:tcW w:w="4837" w:type="dxa"/>
            <w:hideMark/>
          </w:tcPr>
          <w:p w14:paraId="4436A33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ne point per food group eaten in  past 24 hours</w:t>
            </w:r>
          </w:p>
        </w:tc>
        <w:tc>
          <w:tcPr>
            <w:tcW w:w="2970" w:type="dxa"/>
            <w:hideMark/>
          </w:tcPr>
          <w:p w14:paraId="7F1FFB3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Sociodemographic status</w:t>
            </w:r>
          </w:p>
        </w:tc>
      </w:tr>
      <w:tr w:rsidR="00D12B78" w:rsidRPr="00D12B78" w14:paraId="3D5B90A1" w14:textId="77777777" w:rsidTr="00DF6318">
        <w:trPr>
          <w:trHeight w:val="881"/>
          <w:jc w:val="center"/>
        </w:trPr>
        <w:tc>
          <w:tcPr>
            <w:tcW w:w="1585" w:type="dxa"/>
            <w:hideMark/>
          </w:tcPr>
          <w:p w14:paraId="2E1BDBEE" w14:textId="4AA10E86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Leroy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XJveTwvQXV0aG9yPjxZZWFyPjIwMDg8L1llYXI+PFJl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XJveTwvQXV0aG9yPjxZZWFyPjIwMDg8L1llYXI+PFJl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19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7DD0F327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08</w:t>
            </w:r>
          </w:p>
        </w:tc>
        <w:tc>
          <w:tcPr>
            <w:tcW w:w="2579" w:type="dxa"/>
            <w:hideMark/>
          </w:tcPr>
          <w:p w14:paraId="540D1A20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9 food groups</w:t>
            </w:r>
          </w:p>
        </w:tc>
        <w:tc>
          <w:tcPr>
            <w:tcW w:w="1913" w:type="dxa"/>
          </w:tcPr>
          <w:p w14:paraId="15B01A50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 diet diversity vs. child outcomes (9-36 months)</w:t>
            </w:r>
          </w:p>
        </w:tc>
        <w:tc>
          <w:tcPr>
            <w:tcW w:w="4837" w:type="dxa"/>
            <w:hideMark/>
          </w:tcPr>
          <w:p w14:paraId="1FEE3CFD" w14:textId="018609BC" w:rsidR="00D12B78" w:rsidRPr="00D12B78" w:rsidRDefault="00A82791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mber of 9 all-</w:t>
            </w:r>
            <w:r w:rsidR="00D12B78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clusive food groups used in preparing the communal household meals over a 7 day period</w:t>
            </w:r>
          </w:p>
        </w:tc>
        <w:tc>
          <w:tcPr>
            <w:tcW w:w="2970" w:type="dxa"/>
            <w:hideMark/>
          </w:tcPr>
          <w:p w14:paraId="11A68C28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tra-household allocation and  gender differences</w:t>
            </w:r>
          </w:p>
        </w:tc>
      </w:tr>
      <w:tr w:rsidR="00D12B78" w:rsidRPr="00D12B78" w14:paraId="35D62E9B" w14:textId="77777777" w:rsidTr="00DF6318">
        <w:trPr>
          <w:trHeight w:val="539"/>
          <w:jc w:val="center"/>
        </w:trPr>
        <w:tc>
          <w:tcPr>
            <w:tcW w:w="1585" w:type="dxa"/>
            <w:hideMark/>
          </w:tcPr>
          <w:p w14:paraId="7CC84FDE" w14:textId="0B9D465A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saki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c2FraTwvQXV0aG9yPjxZZWFyPjIwMTM8L1llYXI+PFJl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c2FraTwvQXV0aG9yPjxZZWFyPjIwMTM8L1llYXI+PFJl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0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2BAD009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3</w:t>
            </w:r>
          </w:p>
        </w:tc>
        <w:tc>
          <w:tcPr>
            <w:tcW w:w="2579" w:type="dxa"/>
            <w:hideMark/>
          </w:tcPr>
          <w:p w14:paraId="26FD88BD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Food count and count of 5 food groups</w:t>
            </w:r>
          </w:p>
        </w:tc>
        <w:tc>
          <w:tcPr>
            <w:tcW w:w="1913" w:type="dxa"/>
          </w:tcPr>
          <w:p w14:paraId="67737E3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/Adults (15-50 years)</w:t>
            </w:r>
          </w:p>
        </w:tc>
        <w:tc>
          <w:tcPr>
            <w:tcW w:w="4837" w:type="dxa"/>
            <w:hideMark/>
          </w:tcPr>
          <w:p w14:paraId="54BF0A9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Number of foods or number of food groups consumed over a 14 day period</w:t>
            </w:r>
          </w:p>
          <w:p w14:paraId="4005CBD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970" w:type="dxa"/>
            <w:hideMark/>
          </w:tcPr>
          <w:p w14:paraId="396A15E1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Seasonality variation in food quality. </w:t>
            </w:r>
          </w:p>
        </w:tc>
      </w:tr>
      <w:tr w:rsidR="00D12B78" w:rsidRPr="00D12B78" w14:paraId="51DF329F" w14:textId="77777777" w:rsidTr="00DF6318">
        <w:trPr>
          <w:trHeight w:val="710"/>
          <w:jc w:val="center"/>
        </w:trPr>
        <w:tc>
          <w:tcPr>
            <w:tcW w:w="1585" w:type="dxa"/>
          </w:tcPr>
          <w:p w14:paraId="74C6D04A" w14:textId="276576D4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atloy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/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&lt;EndNote&gt;&lt;Cite&gt;&lt;Author&gt;Hatloy&lt;/Author&gt;&lt;Year&gt;1998&lt;/Year&gt;&lt;RecNum&gt;4231&lt;/RecNum&gt;&lt;DisplayText&gt;&lt;style face="superscript"&gt;21&lt;/style&gt;&lt;/DisplayText&gt;&lt;record&gt;&lt;rec-number&gt;4231&lt;/rec-number&gt;&lt;foreign-keys&gt;&lt;key app="EN" db-id="wvrzf09tkzw59wepsxbpzaahx0sd9xs90r5t" timestamp="1539023807"&gt;4231&lt;/key&gt;&lt;/foreign-keys&gt;&lt;ref-type name="Journal Article"&gt;17&lt;/ref-type&gt;&lt;contributors&gt;&lt;authors&gt;&lt;author&gt;Hatloy, A.&lt;/author&gt;&lt;author&gt;Torheim, L. E.&lt;/author&gt;&lt;author&gt;Oshaug, A.&lt;/author&gt;&lt;/authors&gt;&lt;/contributors&gt;&lt;auth-address&gt;Institute for Nutrition Research, University of Oslo, Norway.&lt;/auth-address&gt;&lt;titles&gt;&lt;title&gt;Food variety--a good indicator of nutritional adequacy of the diet? A case study from an urban area in Mali, West Africa&lt;/title&gt;&lt;secondary-title&gt;Eur J Clin Nutr&lt;/secondary-title&gt;&lt;/titles&gt;&lt;periodical&gt;&lt;full-title&gt;European Journal of Clinical Nutrition&lt;/full-title&gt;&lt;abbr-1&gt;Eur J Clin Nutr&lt;/abbr-1&gt;&lt;/periodical&gt;&lt;pages&gt;891-8&lt;/pages&gt;&lt;volume&gt;52&lt;/volume&gt;&lt;number&gt;12&lt;/number&gt;&lt;edition&gt;1999/01/09&lt;/edition&gt;&lt;keywords&gt;&lt;keyword&gt;Child Nutritional Physiological Phenomena&lt;/keyword&gt;&lt;keyword&gt;Child, Preschool&lt;/keyword&gt;&lt;keyword&gt;*Diet&lt;/keyword&gt;&lt;keyword&gt;*Food&lt;/keyword&gt;&lt;keyword&gt;Humans&lt;/keyword&gt;&lt;keyword&gt;Infant&lt;/keyword&gt;&lt;keyword&gt;Mali&lt;/keyword&gt;&lt;keyword&gt;*Nutrition Assessment&lt;/keyword&gt;&lt;keyword&gt;Nutritional Status&lt;/keyword&gt;&lt;/keywords&gt;&lt;dates&gt;&lt;year&gt;1998&lt;/year&gt;&lt;pub-dates&gt;&lt;date&gt;Dec&lt;/date&gt;&lt;/pub-dates&gt;&lt;/dates&gt;&lt;isbn&gt;0954-3007 (Print)&amp;#xD;0954-3007 (Linking)&lt;/isbn&gt;&lt;accession-num&gt;9881884&lt;/accession-num&gt;&lt;urls&gt;&lt;related-urls&gt;&lt;url&gt;https://www.ncbi.nlm.nih.gov/pubmed/9881884&lt;/url&gt;&lt;/related-urls&gt;&lt;/urls&gt;&lt;/record&gt;&lt;/Cite&gt;&lt;/EndNote&gt;</w:instrTex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1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</w:tcPr>
          <w:p w14:paraId="0A319AE0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1998</w:t>
            </w:r>
          </w:p>
        </w:tc>
        <w:tc>
          <w:tcPr>
            <w:tcW w:w="2579" w:type="dxa"/>
          </w:tcPr>
          <w:p w14:paraId="2C0F3DB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Counted individual foods and food groups</w:t>
            </w:r>
          </w:p>
        </w:tc>
        <w:tc>
          <w:tcPr>
            <w:tcW w:w="1913" w:type="dxa"/>
          </w:tcPr>
          <w:p w14:paraId="5FC08EF8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Children (13-58 months) </w:t>
            </w:r>
          </w:p>
        </w:tc>
        <w:tc>
          <w:tcPr>
            <w:tcW w:w="4837" w:type="dxa"/>
          </w:tcPr>
          <w:p w14:paraId="79399DFA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Food Variety. simple count of food items, and Dietary Diversity Score , a count of food groups eaten over 2 or 3 days</w:t>
            </w:r>
          </w:p>
        </w:tc>
        <w:tc>
          <w:tcPr>
            <w:tcW w:w="2970" w:type="dxa"/>
          </w:tcPr>
          <w:p w14:paraId="326E7083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Nutrient adequacy </w:t>
            </w:r>
          </w:p>
        </w:tc>
      </w:tr>
      <w:tr w:rsidR="00D12B78" w:rsidRPr="00D12B78" w14:paraId="71275F6A" w14:textId="77777777" w:rsidTr="00DF6318">
        <w:trPr>
          <w:trHeight w:val="1034"/>
          <w:jc w:val="center"/>
        </w:trPr>
        <w:tc>
          <w:tcPr>
            <w:tcW w:w="1585" w:type="dxa"/>
            <w:hideMark/>
          </w:tcPr>
          <w:p w14:paraId="7AA5E037" w14:textId="62D80294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ok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b2s8L0F1dGhvcj48WWVhcj4yMDE3PC9ZZWFyPjxSZWNO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b2s8L0F1dGhvcj48WWVhcj4yMDE3PC9ZZWFyPjxSZWNO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2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76" w:type="dxa"/>
            <w:hideMark/>
          </w:tcPr>
          <w:p w14:paraId="489791B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7</w:t>
            </w:r>
          </w:p>
        </w:tc>
        <w:tc>
          <w:tcPr>
            <w:tcW w:w="2579" w:type="dxa"/>
            <w:hideMark/>
          </w:tcPr>
          <w:p w14:paraId="79BF184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Seven food groups </w:t>
            </w:r>
          </w:p>
        </w:tc>
        <w:tc>
          <w:tcPr>
            <w:tcW w:w="1913" w:type="dxa"/>
          </w:tcPr>
          <w:p w14:paraId="3313A8CC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fants (6-36 months)</w:t>
            </w:r>
          </w:p>
        </w:tc>
        <w:tc>
          <w:tcPr>
            <w:tcW w:w="4837" w:type="dxa"/>
            <w:hideMark/>
          </w:tcPr>
          <w:p w14:paraId="143F72C1" w14:textId="34831822" w:rsidR="00D12B78" w:rsidRPr="00D12B78" w:rsidRDefault="00D12B78" w:rsidP="00A82791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Diet diversity score =  number of food groups consumed at least once over a period of 3 days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fr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o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the diet record (at 6, 9 and 12 months of age), giving a potential score between 0 and 7</w:t>
            </w:r>
          </w:p>
        </w:tc>
        <w:tc>
          <w:tcPr>
            <w:tcW w:w="2970" w:type="dxa"/>
            <w:hideMark/>
          </w:tcPr>
          <w:p w14:paraId="61220504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Adiposity and consumption of home cooked foods</w:t>
            </w:r>
          </w:p>
        </w:tc>
      </w:tr>
    </w:tbl>
    <w:p w14:paraId="0E84541B" w14:textId="77777777" w:rsidR="00D12B78" w:rsidRPr="00D12B78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br w:type="page"/>
      </w:r>
    </w:p>
    <w:p w14:paraId="059B472F" w14:textId="6E3C5299" w:rsidR="00D12B78" w:rsidRPr="00D12B78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lastRenderedPageBreak/>
        <w:t xml:space="preserve">Supplementary table </w:t>
      </w:r>
      <w:r w:rsidR="006B6025">
        <w:rPr>
          <w:rFonts w:ascii="Arial" w:eastAsia="Times New Roman" w:hAnsi="Arial" w:cs="Arial"/>
          <w:b/>
          <w:color w:val="000000" w:themeColor="text1"/>
          <w:sz w:val="20"/>
          <w:szCs w:val="20"/>
        </w:rPr>
        <w:t>S</w:t>
      </w: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t>1c: Studies on diet diversity measured in pregnancy, infancy or childhood using count of foods within food groups</w:t>
      </w:r>
    </w:p>
    <w:p w14:paraId="31069278" w14:textId="77777777" w:rsidR="00D12B78" w:rsidRPr="00D12B78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</w:p>
    <w:tbl>
      <w:tblPr>
        <w:tblStyle w:val="TableGrid"/>
        <w:tblW w:w="14220" w:type="dxa"/>
        <w:jc w:val="center"/>
        <w:tblLook w:val="04A0" w:firstRow="1" w:lastRow="0" w:firstColumn="1" w:lastColumn="0" w:noHBand="0" w:noVBand="1"/>
      </w:tblPr>
      <w:tblGrid>
        <w:gridCol w:w="2032"/>
        <w:gridCol w:w="825"/>
        <w:gridCol w:w="2418"/>
        <w:gridCol w:w="2174"/>
        <w:gridCol w:w="4791"/>
        <w:gridCol w:w="1980"/>
      </w:tblGrid>
      <w:tr w:rsidR="00D12B78" w:rsidRPr="00D12B78" w14:paraId="23B55AD3" w14:textId="77777777" w:rsidTr="00DF6318">
        <w:trPr>
          <w:trHeight w:val="320"/>
          <w:jc w:val="center"/>
        </w:trPr>
        <w:tc>
          <w:tcPr>
            <w:tcW w:w="2032" w:type="dxa"/>
            <w:hideMark/>
          </w:tcPr>
          <w:p w14:paraId="642DC881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Author</w:t>
            </w:r>
          </w:p>
        </w:tc>
        <w:tc>
          <w:tcPr>
            <w:tcW w:w="825" w:type="dxa"/>
            <w:hideMark/>
          </w:tcPr>
          <w:p w14:paraId="4B71DE92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2418" w:type="dxa"/>
            <w:hideMark/>
          </w:tcPr>
          <w:p w14:paraId="6A745B7B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Foods within good group</w:t>
            </w:r>
          </w:p>
        </w:tc>
        <w:tc>
          <w:tcPr>
            <w:tcW w:w="2174" w:type="dxa"/>
          </w:tcPr>
          <w:p w14:paraId="0CE672BA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Population</w:t>
            </w:r>
          </w:p>
        </w:tc>
        <w:tc>
          <w:tcPr>
            <w:tcW w:w="4791" w:type="dxa"/>
            <w:hideMark/>
          </w:tcPr>
          <w:p w14:paraId="7FCBF267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Scoring</w:t>
            </w:r>
          </w:p>
        </w:tc>
        <w:tc>
          <w:tcPr>
            <w:tcW w:w="1980" w:type="dxa"/>
            <w:hideMark/>
          </w:tcPr>
          <w:p w14:paraId="4E1F5965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Outcome</w:t>
            </w:r>
          </w:p>
        </w:tc>
      </w:tr>
      <w:tr w:rsidR="00D12B78" w:rsidRPr="00D12B78" w14:paraId="458B5CCB" w14:textId="77777777" w:rsidTr="00DF6318">
        <w:trPr>
          <w:trHeight w:val="300"/>
          <w:jc w:val="center"/>
        </w:trPr>
        <w:tc>
          <w:tcPr>
            <w:tcW w:w="2032" w:type="dxa"/>
            <w:hideMark/>
          </w:tcPr>
          <w:p w14:paraId="7F6A100A" w14:textId="63BE6078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atloy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YXRsb3k8L0F1dGhvcj48WWVhcj4yMDAwPC9ZZWFyPjxS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YXRsb3k8L0F1dGhvcj48WWVhcj4yMDAwPC9ZZWFyPjxS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3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25" w:type="dxa"/>
            <w:hideMark/>
          </w:tcPr>
          <w:p w14:paraId="22F6431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00</w:t>
            </w:r>
          </w:p>
        </w:tc>
        <w:tc>
          <w:tcPr>
            <w:tcW w:w="2418" w:type="dxa"/>
            <w:hideMark/>
          </w:tcPr>
          <w:p w14:paraId="5C78EC79" w14:textId="4734FC59" w:rsidR="00D12B78" w:rsidRPr="00D12B78" w:rsidRDefault="00D12B78" w:rsidP="00041621">
            <w:pPr>
              <w:spacing w:before="100" w:beforeAutospacing="1" w:after="100" w:afterAutospacing="1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The food variety score </w:t>
            </w:r>
            <w:r w:rsidR="00A8279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(FVS) was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the number of food items from the list of 104 food items. Diet diversity score: the number of food groups consumed </w:t>
            </w:r>
          </w:p>
        </w:tc>
        <w:tc>
          <w:tcPr>
            <w:tcW w:w="2174" w:type="dxa"/>
          </w:tcPr>
          <w:p w14:paraId="2614C85B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Household and Children (6-59 months)</w:t>
            </w:r>
          </w:p>
        </w:tc>
        <w:tc>
          <w:tcPr>
            <w:tcW w:w="4791" w:type="dxa"/>
            <w:hideMark/>
          </w:tcPr>
          <w:p w14:paraId="06572234" w14:textId="77777777" w:rsidR="00D12B78" w:rsidRPr="00D12B78" w:rsidRDefault="00D12B78" w:rsidP="00D12B78">
            <w:pPr>
              <w:spacing w:before="100" w:beforeAutospacing="1" w:after="100" w:afterAutospacing="1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FVS, where high &gt; 18, medium = 14-18 and low 4-13 food items. The DDS was divided into </w:t>
            </w: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tertiles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, which gave the categories: high = </w:t>
            </w: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3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=8, medium=6-7 and low = 2-5.  Based on food intake the previous day and the week before</w:t>
            </w:r>
          </w:p>
          <w:p w14:paraId="57C7E1E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hideMark/>
          </w:tcPr>
          <w:p w14:paraId="2A316F66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Anthropometry</w:t>
            </w:r>
          </w:p>
        </w:tc>
      </w:tr>
      <w:tr w:rsidR="00D12B78" w:rsidRPr="00D12B78" w14:paraId="1A8BD537" w14:textId="77777777" w:rsidTr="00DF6318">
        <w:trPr>
          <w:trHeight w:val="836"/>
          <w:jc w:val="center"/>
        </w:trPr>
        <w:tc>
          <w:tcPr>
            <w:tcW w:w="2032" w:type="dxa"/>
            <w:hideMark/>
          </w:tcPr>
          <w:p w14:paraId="0E73AF31" w14:textId="6952201E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otbainor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b3RiYWlub3I8L0F1dGhvcj48WWVhcj4yMDE1PC9ZZWFy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b3RiYWlub3I8L0F1dGhvcj48WWVhcj4yMDE1PC9ZZWFy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4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825" w:type="dxa"/>
            <w:hideMark/>
          </w:tcPr>
          <w:p w14:paraId="07149D4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5</w:t>
            </w:r>
          </w:p>
        </w:tc>
        <w:tc>
          <w:tcPr>
            <w:tcW w:w="2418" w:type="dxa"/>
            <w:hideMark/>
          </w:tcPr>
          <w:p w14:paraId="3CE37D26" w14:textId="172D1975" w:rsidR="00D12B78" w:rsidRPr="00D12B78" w:rsidRDefault="00041621" w:rsidP="00041621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T</w:t>
            </w:r>
            <w:r w:rsidR="00D12B78"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he number of food items grouped into specific food groups </w:t>
            </w:r>
          </w:p>
        </w:tc>
        <w:tc>
          <w:tcPr>
            <w:tcW w:w="2174" w:type="dxa"/>
          </w:tcPr>
          <w:p w14:paraId="7E44DD0A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Mother and Infants (0-35 months)</w:t>
            </w:r>
          </w:p>
        </w:tc>
        <w:tc>
          <w:tcPr>
            <w:tcW w:w="4791" w:type="dxa"/>
            <w:hideMark/>
          </w:tcPr>
          <w:p w14:paraId="32E0B85A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Number of different foods or food groups consumed over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  <w:shd w:val="clear" w:color="auto" w:fill="FFFFFF"/>
              </w:rPr>
              <w:t>24 hours </w:t>
            </w:r>
          </w:p>
          <w:p w14:paraId="720D27F0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hideMark/>
          </w:tcPr>
          <w:p w14:paraId="7DC21AD2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Stunting and underweight </w:t>
            </w:r>
          </w:p>
        </w:tc>
      </w:tr>
    </w:tbl>
    <w:p w14:paraId="017F5A41" w14:textId="77777777" w:rsidR="00D12B78" w:rsidRPr="00D12B78" w:rsidRDefault="00D12B78" w:rsidP="00D12B78">
      <w:pPr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p w14:paraId="0DB616BB" w14:textId="77777777" w:rsidR="00D12B78" w:rsidRPr="00D12B78" w:rsidRDefault="00D12B78" w:rsidP="00D12B78">
      <w:pPr>
        <w:rPr>
          <w:rFonts w:ascii="Arial" w:eastAsia="Times New Roman" w:hAnsi="Arial" w:cs="Arial"/>
          <w:color w:val="000000" w:themeColor="text1"/>
          <w:sz w:val="20"/>
          <w:szCs w:val="20"/>
        </w:rPr>
      </w:pPr>
    </w:p>
    <w:p w14:paraId="4EC935DF" w14:textId="77777777" w:rsidR="00AF452B" w:rsidRDefault="00AF452B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>
        <w:rPr>
          <w:rFonts w:ascii="Arial" w:eastAsia="Times New Roman" w:hAnsi="Arial" w:cs="Arial"/>
          <w:b/>
          <w:color w:val="000000" w:themeColor="text1"/>
          <w:sz w:val="20"/>
          <w:szCs w:val="20"/>
        </w:rPr>
        <w:br w:type="page"/>
      </w:r>
    </w:p>
    <w:p w14:paraId="1D92B05F" w14:textId="1B39B397" w:rsidR="00D12B78" w:rsidRPr="00D12B78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lastRenderedPageBreak/>
        <w:t xml:space="preserve">Supplementary table </w:t>
      </w:r>
      <w:r w:rsidR="006B6025">
        <w:rPr>
          <w:rFonts w:ascii="Arial" w:eastAsia="Times New Roman" w:hAnsi="Arial" w:cs="Arial"/>
          <w:b/>
          <w:color w:val="000000" w:themeColor="text1"/>
          <w:sz w:val="20"/>
          <w:szCs w:val="20"/>
        </w:rPr>
        <w:t>S</w:t>
      </w:r>
      <w:r w:rsidRPr="00D12B78">
        <w:rPr>
          <w:rFonts w:ascii="Arial" w:eastAsia="Times New Roman" w:hAnsi="Arial" w:cs="Arial"/>
          <w:b/>
          <w:color w:val="000000" w:themeColor="text1"/>
          <w:sz w:val="20"/>
          <w:szCs w:val="20"/>
        </w:rPr>
        <w:t>1d: Studies on diet diversity measured in pregnancy, infancy or childhood and used within an index</w:t>
      </w:r>
    </w:p>
    <w:p w14:paraId="1F84E07A" w14:textId="77777777" w:rsidR="00D12B78" w:rsidRPr="00D12B78" w:rsidRDefault="00D12B78" w:rsidP="00D12B78">
      <w:pPr>
        <w:rPr>
          <w:rFonts w:ascii="Arial" w:eastAsia="Times New Roman" w:hAnsi="Arial" w:cs="Arial"/>
          <w:b/>
          <w:color w:val="000000" w:themeColor="text1"/>
          <w:sz w:val="20"/>
          <w:szCs w:val="20"/>
        </w:rPr>
      </w:pPr>
    </w:p>
    <w:tbl>
      <w:tblPr>
        <w:tblStyle w:val="TableGrid"/>
        <w:tblW w:w="14490" w:type="dxa"/>
        <w:jc w:val="center"/>
        <w:tblLook w:val="04A0" w:firstRow="1" w:lastRow="0" w:firstColumn="1" w:lastColumn="0" w:noHBand="0" w:noVBand="1"/>
      </w:tblPr>
      <w:tblGrid>
        <w:gridCol w:w="2042"/>
        <w:gridCol w:w="1144"/>
        <w:gridCol w:w="1695"/>
        <w:gridCol w:w="1971"/>
        <w:gridCol w:w="4848"/>
        <w:gridCol w:w="2790"/>
      </w:tblGrid>
      <w:tr w:rsidR="00D12B78" w:rsidRPr="00D12B78" w14:paraId="190B187A" w14:textId="77777777" w:rsidTr="00DF6318">
        <w:trPr>
          <w:trHeight w:val="600"/>
          <w:jc w:val="center"/>
        </w:trPr>
        <w:tc>
          <w:tcPr>
            <w:tcW w:w="2042" w:type="dxa"/>
            <w:hideMark/>
          </w:tcPr>
          <w:p w14:paraId="47A46DBE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Author</w:t>
            </w:r>
          </w:p>
        </w:tc>
        <w:tc>
          <w:tcPr>
            <w:tcW w:w="1144" w:type="dxa"/>
            <w:hideMark/>
          </w:tcPr>
          <w:p w14:paraId="0A12E3D0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1695" w:type="dxa"/>
            <w:hideMark/>
          </w:tcPr>
          <w:p w14:paraId="11BA4CD3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Within an index</w:t>
            </w:r>
          </w:p>
        </w:tc>
        <w:tc>
          <w:tcPr>
            <w:tcW w:w="1971" w:type="dxa"/>
          </w:tcPr>
          <w:p w14:paraId="3321FF36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Population</w:t>
            </w:r>
          </w:p>
        </w:tc>
        <w:tc>
          <w:tcPr>
            <w:tcW w:w="4848" w:type="dxa"/>
            <w:hideMark/>
          </w:tcPr>
          <w:p w14:paraId="3A489C2D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Scoring</w:t>
            </w:r>
          </w:p>
        </w:tc>
        <w:tc>
          <w:tcPr>
            <w:tcW w:w="2790" w:type="dxa"/>
            <w:hideMark/>
          </w:tcPr>
          <w:p w14:paraId="0E9C30DC" w14:textId="77777777" w:rsidR="00D12B78" w:rsidRPr="00D12B78" w:rsidRDefault="00D12B78" w:rsidP="00D12B78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Outcome</w:t>
            </w:r>
          </w:p>
        </w:tc>
      </w:tr>
      <w:tr w:rsidR="00D12B78" w:rsidRPr="00D12B78" w14:paraId="37740D75" w14:textId="77777777" w:rsidTr="00DF6318">
        <w:trPr>
          <w:trHeight w:val="1439"/>
          <w:jc w:val="center"/>
        </w:trPr>
        <w:tc>
          <w:tcPr>
            <w:tcW w:w="2042" w:type="dxa"/>
            <w:hideMark/>
          </w:tcPr>
          <w:p w14:paraId="59B6CEC5" w14:textId="6B349A58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proofErr w:type="spellStart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Vadiveloo</w:t>
            </w:r>
            <w:proofErr w:type="spellEnd"/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WYWRpdmVsb288L0F1dGhvcj48WWVhcj4yMDE0PC9ZZWFy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WYWRpdmVsb288L0F1dGhvcj48WWVhcj4yMDE0PC9ZZWFy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="00374326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="00374326" w:rsidRPr="00374326">
              <w:rPr>
                <w:rFonts w:ascii="Arial" w:eastAsia="Times New Roman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5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144" w:type="dxa"/>
            <w:hideMark/>
          </w:tcPr>
          <w:p w14:paraId="55273C39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2014</w:t>
            </w:r>
          </w:p>
        </w:tc>
        <w:tc>
          <w:tcPr>
            <w:tcW w:w="1695" w:type="dxa"/>
            <w:hideMark/>
          </w:tcPr>
          <w:p w14:paraId="5D3E3CAF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5 food groups weighted based on health values used in a modified Berry Index</w:t>
            </w:r>
          </w:p>
        </w:tc>
        <w:tc>
          <w:tcPr>
            <w:tcW w:w="1971" w:type="dxa"/>
          </w:tcPr>
          <w:p w14:paraId="37AAE79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b/>
                <w:bCs/>
                <w:color w:val="000000" w:themeColor="text1"/>
                <w:sz w:val="20"/>
                <w:szCs w:val="20"/>
              </w:rPr>
              <w:t> </w:t>
            </w:r>
            <w:r w:rsidRPr="00D12B78">
              <w:rPr>
                <w:rFonts w:ascii="Arial" w:eastAsia="Times New Roman" w:hAnsi="Arial" w:cs="Arial"/>
                <w:bCs/>
                <w:color w:val="000000" w:themeColor="text1"/>
                <w:sz w:val="20"/>
                <w:szCs w:val="20"/>
              </w:rPr>
              <w:t>Household</w:t>
            </w:r>
          </w:p>
        </w:tc>
        <w:tc>
          <w:tcPr>
            <w:tcW w:w="4848" w:type="dxa"/>
            <w:hideMark/>
          </w:tcPr>
          <w:p w14:paraId="32830916" w14:textId="4C7E9D1D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US house hold food diversity (HFD)</w:t>
            </w:r>
            <w:r w:rsidR="00041621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 xml:space="preserve"> </w:t>
            </w: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index giving a score between zero and 1 based on 24 hour recall</w:t>
            </w:r>
          </w:p>
          <w:p w14:paraId="68004F2E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790" w:type="dxa"/>
            <w:hideMark/>
          </w:tcPr>
          <w:p w14:paraId="6EEA8EC5" w14:textId="77777777" w:rsidR="00D12B78" w:rsidRPr="00D12B78" w:rsidRDefault="00D12B78" w:rsidP="00D12B78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D12B78"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  <w:t>Weight control</w:t>
            </w:r>
          </w:p>
        </w:tc>
      </w:tr>
    </w:tbl>
    <w:p w14:paraId="064B5DDF" w14:textId="0D9BB829" w:rsidR="00480FC7" w:rsidRDefault="00480FC7" w:rsidP="004A29CA"/>
    <w:p w14:paraId="29F4BF82" w14:textId="77777777" w:rsidR="00D12B78" w:rsidRDefault="00D12B78" w:rsidP="004A29CA"/>
    <w:p w14:paraId="49AB2948" w14:textId="77777777" w:rsidR="00480FC7" w:rsidRDefault="00480FC7" w:rsidP="004A29CA"/>
    <w:p w14:paraId="5DB9DCB6" w14:textId="77777777" w:rsidR="00D12B78" w:rsidRDefault="00D12B78" w:rsidP="00D12B78">
      <w:pPr>
        <w:pStyle w:val="EndNoteBibliography"/>
        <w:ind w:left="720" w:hanging="720"/>
      </w:pPr>
    </w:p>
    <w:p w14:paraId="5F8A89BE" w14:textId="77777777" w:rsidR="00D12B78" w:rsidRDefault="00D12B78" w:rsidP="00D12B78">
      <w:pPr>
        <w:pStyle w:val="EndNoteBibliography"/>
        <w:ind w:left="720" w:hanging="720"/>
      </w:pPr>
    </w:p>
    <w:p w14:paraId="2157DC25" w14:textId="77777777" w:rsidR="00D12B78" w:rsidRDefault="00D12B78" w:rsidP="00D12B78">
      <w:pPr>
        <w:pStyle w:val="EndNoteBibliography"/>
        <w:ind w:left="720" w:hanging="720"/>
      </w:pPr>
    </w:p>
    <w:p w14:paraId="5601C451" w14:textId="77777777" w:rsidR="00D12B78" w:rsidRDefault="00D12B78" w:rsidP="00D12B78">
      <w:pPr>
        <w:pStyle w:val="EndNoteBibliography"/>
        <w:ind w:left="720" w:hanging="720"/>
      </w:pPr>
    </w:p>
    <w:p w14:paraId="3C1FF4BC" w14:textId="77777777" w:rsidR="00D12B78" w:rsidRDefault="00D12B78" w:rsidP="00D12B78">
      <w:pPr>
        <w:pStyle w:val="EndNoteBibliography"/>
        <w:ind w:left="720" w:hanging="720"/>
      </w:pPr>
    </w:p>
    <w:p w14:paraId="6748DBB2" w14:textId="77777777" w:rsidR="00D12B78" w:rsidRDefault="00D12B78" w:rsidP="00D12B78">
      <w:pPr>
        <w:pStyle w:val="EndNoteBibliography"/>
        <w:ind w:left="720" w:hanging="720"/>
      </w:pPr>
    </w:p>
    <w:p w14:paraId="216A57B0" w14:textId="77777777" w:rsidR="00D12B78" w:rsidRDefault="00D12B78" w:rsidP="00D12B78">
      <w:pPr>
        <w:pStyle w:val="EndNoteBibliography"/>
        <w:ind w:left="720" w:hanging="720"/>
      </w:pPr>
    </w:p>
    <w:p w14:paraId="6E3E5A24" w14:textId="77777777" w:rsidR="00D12B78" w:rsidRDefault="00D12B78" w:rsidP="00D12B78">
      <w:pPr>
        <w:pStyle w:val="EndNoteBibliography"/>
        <w:ind w:left="720" w:hanging="720"/>
      </w:pPr>
    </w:p>
    <w:p w14:paraId="67424CE3" w14:textId="77777777" w:rsidR="00D12B78" w:rsidRDefault="00D12B78" w:rsidP="00D12B78">
      <w:pPr>
        <w:pStyle w:val="EndNoteBibliography"/>
        <w:ind w:left="720" w:hanging="720"/>
      </w:pPr>
    </w:p>
    <w:p w14:paraId="2BB8176E" w14:textId="77777777" w:rsidR="00D12B78" w:rsidRDefault="00D12B78" w:rsidP="00D12B78">
      <w:pPr>
        <w:pStyle w:val="EndNoteBibliography"/>
        <w:ind w:left="720" w:hanging="720"/>
      </w:pPr>
    </w:p>
    <w:p w14:paraId="30A6ABCF" w14:textId="77777777" w:rsidR="00D12B78" w:rsidRDefault="00D12B78" w:rsidP="00D12B78">
      <w:pPr>
        <w:pStyle w:val="EndNoteBibliography"/>
        <w:ind w:left="720" w:hanging="720"/>
      </w:pPr>
    </w:p>
    <w:p w14:paraId="4CD289BE" w14:textId="77777777" w:rsidR="00D12B78" w:rsidRDefault="00D12B78" w:rsidP="00D12B78">
      <w:pPr>
        <w:pStyle w:val="EndNoteBibliography"/>
        <w:ind w:left="720" w:hanging="720"/>
      </w:pPr>
    </w:p>
    <w:p w14:paraId="1222D2B8" w14:textId="77777777" w:rsidR="00D12B78" w:rsidRDefault="00D12B78" w:rsidP="00D12B78">
      <w:pPr>
        <w:pStyle w:val="EndNoteBibliography"/>
        <w:ind w:left="720" w:hanging="720"/>
      </w:pPr>
    </w:p>
    <w:p w14:paraId="15FD8EC1" w14:textId="77777777" w:rsidR="00D12B78" w:rsidRDefault="00D12B78" w:rsidP="00D12B78">
      <w:pPr>
        <w:pStyle w:val="EndNoteBibliography"/>
        <w:ind w:left="720" w:hanging="720"/>
      </w:pPr>
    </w:p>
    <w:p w14:paraId="0F95AA38" w14:textId="77777777" w:rsidR="00D12B78" w:rsidRDefault="00D12B78" w:rsidP="00D12B78">
      <w:pPr>
        <w:pStyle w:val="EndNoteBibliography"/>
        <w:ind w:left="720" w:hanging="720"/>
      </w:pPr>
    </w:p>
    <w:p w14:paraId="25B9CE27" w14:textId="77777777" w:rsidR="00D12B78" w:rsidRDefault="00D12B78" w:rsidP="00D12B78">
      <w:pPr>
        <w:pStyle w:val="EndNoteBibliography"/>
        <w:ind w:left="720" w:hanging="720"/>
      </w:pPr>
    </w:p>
    <w:p w14:paraId="2F9F4710" w14:textId="77777777" w:rsidR="00D12B78" w:rsidRDefault="00D12B78" w:rsidP="00D12B78">
      <w:pPr>
        <w:pStyle w:val="EndNoteBibliography"/>
        <w:ind w:left="720" w:hanging="720"/>
      </w:pPr>
    </w:p>
    <w:p w14:paraId="25C8CE42" w14:textId="77777777" w:rsidR="00D12B78" w:rsidRDefault="00D12B78" w:rsidP="00D12B78">
      <w:pPr>
        <w:pStyle w:val="EndNoteBibliography"/>
        <w:ind w:left="720" w:hanging="720"/>
      </w:pPr>
    </w:p>
    <w:p w14:paraId="77B33DFF" w14:textId="77777777" w:rsidR="00374326" w:rsidRPr="00374326" w:rsidRDefault="00480FC7" w:rsidP="0037432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74326" w:rsidRPr="00374326">
        <w:rPr>
          <w:noProof/>
        </w:rPr>
        <w:t xml:space="preserve">2. Roche ML, Creed-Kanashiro HM, Tuesta I, et al. Traditional food diversity predicts dietary quality for the Awajun in the Peruvian Amazon. </w:t>
      </w:r>
      <w:r w:rsidR="00374326" w:rsidRPr="00374326">
        <w:rPr>
          <w:i/>
          <w:noProof/>
        </w:rPr>
        <w:t>Public Health Nutrition</w:t>
      </w:r>
      <w:r w:rsidR="00374326" w:rsidRPr="00374326">
        <w:rPr>
          <w:noProof/>
        </w:rPr>
        <w:t xml:space="preserve"> 2008;11(5):457-65.</w:t>
      </w:r>
    </w:p>
    <w:p w14:paraId="7E5A2D64" w14:textId="0550BA17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3. Lachat C, Raneri JE, Smith KW, et al. Dietary species richness as a measure of food biodiversity and nutritional quality of diets. </w:t>
      </w:r>
      <w:r w:rsidRPr="00374326">
        <w:rPr>
          <w:i/>
          <w:noProof/>
        </w:rPr>
        <w:t>Proceedings of the National Academy of Sciences of the United States of America</w:t>
      </w:r>
      <w:r w:rsidRPr="00374326">
        <w:rPr>
          <w:noProof/>
        </w:rPr>
        <w:t xml:space="preserve"> 2018;115(1):127-32. doi: </w:t>
      </w:r>
      <w:hyperlink r:id="rId5" w:history="1">
        <w:r w:rsidRPr="00374326">
          <w:rPr>
            <w:rStyle w:val="Hyperlink"/>
            <w:noProof/>
          </w:rPr>
          <w:t>https://dx.doi.org/10.1073/pnas.1709194115</w:t>
        </w:r>
      </w:hyperlink>
    </w:p>
    <w:p w14:paraId="1AEEC4B6" w14:textId="601DB4A8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4. Remans R, Flynn DF, DeClerck F, et al. Assessing nutritional diversity of cropping systems in African villages. </w:t>
      </w:r>
      <w:r w:rsidRPr="00374326">
        <w:rPr>
          <w:i/>
          <w:noProof/>
        </w:rPr>
        <w:t>PLoS ONE [Electronic Resource]</w:t>
      </w:r>
      <w:r w:rsidRPr="00374326">
        <w:rPr>
          <w:noProof/>
        </w:rPr>
        <w:t xml:space="preserve"> 2011;6(6):e21235. doi: </w:t>
      </w:r>
      <w:hyperlink r:id="rId6" w:history="1">
        <w:r w:rsidRPr="00374326">
          <w:rPr>
            <w:rStyle w:val="Hyperlink"/>
            <w:noProof/>
          </w:rPr>
          <w:t>https://dx.doi.org/10.1371/journal.pone.0021235</w:t>
        </w:r>
      </w:hyperlink>
    </w:p>
    <w:p w14:paraId="349600E9" w14:textId="4DA0597D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lastRenderedPageBreak/>
        <w:t xml:space="preserve">5. Bezerra IN, Sichieri R. Household food diversity and nutritional status among adults in Brazil. </w:t>
      </w:r>
      <w:r w:rsidRPr="00374326">
        <w:rPr>
          <w:i/>
          <w:noProof/>
        </w:rPr>
        <w:t>International Journal of Behavioral Nutrition &amp; Physical Activity</w:t>
      </w:r>
      <w:r w:rsidRPr="00374326">
        <w:rPr>
          <w:noProof/>
        </w:rPr>
        <w:t xml:space="preserve"> 2011;8:22. doi: </w:t>
      </w:r>
      <w:hyperlink r:id="rId7" w:history="1">
        <w:r w:rsidRPr="00374326">
          <w:rPr>
            <w:rStyle w:val="Hyperlink"/>
            <w:noProof/>
          </w:rPr>
          <w:t>https://dx.doi.org/10.1186/1479-5868-8-22</w:t>
        </w:r>
      </w:hyperlink>
    </w:p>
    <w:p w14:paraId="0CE6A7B1" w14:textId="77777777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6. Onyango A, Koski KG, Tucker KL. Food diversity versus breastfeeding choice in determining anthropometric status in rural Kenyan toddlers. </w:t>
      </w:r>
      <w:r w:rsidRPr="00374326">
        <w:rPr>
          <w:i/>
          <w:noProof/>
        </w:rPr>
        <w:t>Int J Epidemiol</w:t>
      </w:r>
      <w:r w:rsidRPr="00374326">
        <w:rPr>
          <w:noProof/>
        </w:rPr>
        <w:t xml:space="preserve"> 1998;27(3):484-9.</w:t>
      </w:r>
    </w:p>
    <w:p w14:paraId="007539DC" w14:textId="6928F878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7. Ntwenya JE, Kinabo J, Msuya J, et al. Rich Food Biodiversity Amid Low Consumption of Food Items in Kilosa District, Tanzania. </w:t>
      </w:r>
      <w:r w:rsidRPr="00374326">
        <w:rPr>
          <w:i/>
          <w:noProof/>
        </w:rPr>
        <w:t>Food Nutr Bull</w:t>
      </w:r>
      <w:r w:rsidRPr="00374326">
        <w:rPr>
          <w:noProof/>
        </w:rPr>
        <w:t xml:space="preserve"> 2017;38(4):501-11. doi: </w:t>
      </w:r>
      <w:hyperlink r:id="rId8" w:history="1">
        <w:r w:rsidRPr="00374326">
          <w:rPr>
            <w:rStyle w:val="Hyperlink"/>
            <w:noProof/>
          </w:rPr>
          <w:t>https://dx.doi.org/10.1177/0379572117708647</w:t>
        </w:r>
      </w:hyperlink>
    </w:p>
    <w:p w14:paraId="30A6F58E" w14:textId="5333F8D0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8. Jones AD. On-Farm Crop Species Richness Is Associated with Household Diet Diversity and Quality in Subsistence- and Market-Oriented Farming Households in Malawi. </w:t>
      </w:r>
      <w:r w:rsidRPr="00374326">
        <w:rPr>
          <w:i/>
          <w:noProof/>
        </w:rPr>
        <w:t>J Nutr</w:t>
      </w:r>
      <w:r w:rsidRPr="00374326">
        <w:rPr>
          <w:noProof/>
        </w:rPr>
        <w:t xml:space="preserve"> 2017;147(1):86-96. doi: </w:t>
      </w:r>
      <w:hyperlink r:id="rId9" w:history="1">
        <w:r w:rsidRPr="00374326">
          <w:rPr>
            <w:rStyle w:val="Hyperlink"/>
            <w:noProof/>
          </w:rPr>
          <w:t>https://dx.doi.org/10.3945/jn.116.235879</w:t>
        </w:r>
      </w:hyperlink>
    </w:p>
    <w:p w14:paraId="490F30F3" w14:textId="4A50840D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9. Chomat AM, Solomons NW, Koski KG, et al. Quantitative Methodologies Reveal a Diversity of Nutrition, Infection/Illness, and Psychosocial Stressors During Pregnancy and Lactation in Rural Mam-Mayan Mother-Infant Dyads From the Western Highlands of Guatemala. </w:t>
      </w:r>
      <w:r w:rsidRPr="00374326">
        <w:rPr>
          <w:i/>
          <w:noProof/>
        </w:rPr>
        <w:t>Food Nutr Bull</w:t>
      </w:r>
      <w:r w:rsidRPr="00374326">
        <w:rPr>
          <w:noProof/>
        </w:rPr>
        <w:t xml:space="preserve"> 2015;36(4):415-40. doi: </w:t>
      </w:r>
      <w:hyperlink r:id="rId10" w:history="1">
        <w:r w:rsidRPr="00374326">
          <w:rPr>
            <w:rStyle w:val="Hyperlink"/>
            <w:noProof/>
          </w:rPr>
          <w:t>https://dx.doi.org/10.1177/0379572115610944</w:t>
        </w:r>
      </w:hyperlink>
    </w:p>
    <w:p w14:paraId="134BE7C9" w14:textId="54B891AB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0. Rukundo PM, Andreassen BA, Kikafunda J, et al. Household food insecurity and diet diversity after the major 2010 landslide disaster in Eastern Uganda: a cross-sectional survey. </w:t>
      </w:r>
      <w:r w:rsidRPr="00374326">
        <w:rPr>
          <w:i/>
          <w:noProof/>
        </w:rPr>
        <w:t>Br J Nutr</w:t>
      </w:r>
      <w:r w:rsidRPr="00374326">
        <w:rPr>
          <w:noProof/>
        </w:rPr>
        <w:t xml:space="preserve"> 2016;115(4):718-29. doi: </w:t>
      </w:r>
      <w:hyperlink r:id="rId11" w:history="1">
        <w:r w:rsidRPr="00374326">
          <w:rPr>
            <w:rStyle w:val="Hyperlink"/>
            <w:noProof/>
          </w:rPr>
          <w:t>https://dx.doi.org/10.1017/S0007114515004961</w:t>
        </w:r>
      </w:hyperlink>
    </w:p>
    <w:p w14:paraId="7D297A56" w14:textId="35581E9D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1. Christian AK, Marquis GS, Colecraft EK, et al. Caregivers' nutrition knowledge and attitudes are associated with household food diversity and children's animal source food intake across different agro-ecological zones in Ghana. </w:t>
      </w:r>
      <w:r w:rsidRPr="00374326">
        <w:rPr>
          <w:i/>
          <w:noProof/>
        </w:rPr>
        <w:t>Br J Nutr</w:t>
      </w:r>
      <w:r w:rsidRPr="00374326">
        <w:rPr>
          <w:noProof/>
        </w:rPr>
        <w:t xml:space="preserve"> 2016;115(2):351-60. doi: </w:t>
      </w:r>
      <w:hyperlink r:id="rId12" w:history="1">
        <w:r w:rsidRPr="00374326">
          <w:rPr>
            <w:rStyle w:val="Hyperlink"/>
            <w:noProof/>
          </w:rPr>
          <w:t>https://dx.doi.org/10.1017/S0007114515004468</w:t>
        </w:r>
      </w:hyperlink>
    </w:p>
    <w:p w14:paraId="529D7913" w14:textId="77777777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2. Ey Chua EY, Zalilah MS, Ys Chin YS, et al. Dietary diversity is associated with nutritional status of Orang Asli children in Krau Wildlife Reserve, Pahang. </w:t>
      </w:r>
      <w:r w:rsidRPr="00374326">
        <w:rPr>
          <w:i/>
          <w:noProof/>
        </w:rPr>
        <w:t>Malays</w:t>
      </w:r>
      <w:r w:rsidRPr="00374326">
        <w:rPr>
          <w:noProof/>
        </w:rPr>
        <w:t xml:space="preserve"> 2012;18(1):1-13.</w:t>
      </w:r>
    </w:p>
    <w:p w14:paraId="5924BC87" w14:textId="5E93814E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3. Wright MJ, Bentley ME, Mendez MA, et al. The interactive association of dietary diversity scores and breast-feeding status with weight and length in Filipino infants aged 6-24 months. </w:t>
      </w:r>
      <w:r w:rsidRPr="00374326">
        <w:rPr>
          <w:i/>
          <w:noProof/>
        </w:rPr>
        <w:t>Public Health Nutrition</w:t>
      </w:r>
      <w:r w:rsidRPr="00374326">
        <w:rPr>
          <w:noProof/>
        </w:rPr>
        <w:t xml:space="preserve"> 2015;18(10):1762-73. doi: </w:t>
      </w:r>
      <w:hyperlink r:id="rId13" w:history="1">
        <w:r w:rsidRPr="00374326">
          <w:rPr>
            <w:rStyle w:val="Hyperlink"/>
            <w:noProof/>
          </w:rPr>
          <w:t>https://dx.doi.org/10.1017/S1368980015000427</w:t>
        </w:r>
      </w:hyperlink>
    </w:p>
    <w:p w14:paraId="50469EB4" w14:textId="6653A7CF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4. Woo JG, Herbers PM, McMahon RJ, et al. Longitudinal Development of Infant Complementary Diet Diversity in 3 International Cohorts. </w:t>
      </w:r>
      <w:r w:rsidRPr="00374326">
        <w:rPr>
          <w:i/>
          <w:noProof/>
        </w:rPr>
        <w:t>Journal of Pediatrics</w:t>
      </w:r>
      <w:r w:rsidRPr="00374326">
        <w:rPr>
          <w:noProof/>
        </w:rPr>
        <w:t xml:space="preserve"> 2015;167(5):969-74.e1. doi: </w:t>
      </w:r>
      <w:hyperlink r:id="rId14" w:history="1">
        <w:r w:rsidRPr="00374326">
          <w:rPr>
            <w:rStyle w:val="Hyperlink"/>
            <w:noProof/>
          </w:rPr>
          <w:t>https://dx.doi.org/10.1016/j.jpeds.2015.06.063</w:t>
        </w:r>
      </w:hyperlink>
    </w:p>
    <w:p w14:paraId="3F91CD79" w14:textId="2B0AC876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5. Chandrasekhar S, Aguayo VM, Krishna V, et al. Household food insecurity and children's dietary diversity and nutrition in India. Evidence from the comprehensive nutrition survey in Maharashtra. </w:t>
      </w:r>
      <w:r w:rsidRPr="00374326">
        <w:rPr>
          <w:i/>
          <w:noProof/>
        </w:rPr>
        <w:t>Matern Child Nutr</w:t>
      </w:r>
      <w:r w:rsidRPr="00374326">
        <w:rPr>
          <w:noProof/>
        </w:rPr>
        <w:t xml:space="preserve"> 2017;13(2) doi: </w:t>
      </w:r>
      <w:hyperlink r:id="rId15" w:history="1">
        <w:r w:rsidRPr="00374326">
          <w:rPr>
            <w:rStyle w:val="Hyperlink"/>
            <w:noProof/>
          </w:rPr>
          <w:t>https://dx.doi.org/10.1111/mcn.12447</w:t>
        </w:r>
      </w:hyperlink>
    </w:p>
    <w:p w14:paraId="55F4CF1B" w14:textId="76025313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6. Agize A, Jara D, Dejenu G. Level of Knowledge and Practice of Mothers on Minimum Dietary Diversity Practices and Associated Factors for 6-23-Month-Old Children in Adea Woreda, Oromia, Ethiopia. </w:t>
      </w:r>
      <w:r w:rsidRPr="00374326">
        <w:rPr>
          <w:i/>
          <w:noProof/>
        </w:rPr>
        <w:t>Biomed Res Int</w:t>
      </w:r>
      <w:r w:rsidRPr="00374326">
        <w:rPr>
          <w:noProof/>
        </w:rPr>
        <w:t xml:space="preserve"> 2017;2017:7204562. doi: </w:t>
      </w:r>
      <w:hyperlink r:id="rId16" w:history="1">
        <w:r w:rsidRPr="00374326">
          <w:rPr>
            <w:rStyle w:val="Hyperlink"/>
            <w:noProof/>
          </w:rPr>
          <w:t>https://dx.doi.org/10.1155/2017/7204562</w:t>
        </w:r>
      </w:hyperlink>
    </w:p>
    <w:p w14:paraId="52A9DA78" w14:textId="21199804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7. Gewa CA, Murphy SP, Weiss RE, et al. Determining minimum food intake amounts for diet diversity scores to maximize associations with nutrient adequacy: an analysis of schoolchildren's diets in rural Kenya. </w:t>
      </w:r>
      <w:r w:rsidRPr="00374326">
        <w:rPr>
          <w:i/>
          <w:noProof/>
        </w:rPr>
        <w:t>Public Health Nutrition</w:t>
      </w:r>
      <w:r w:rsidRPr="00374326">
        <w:rPr>
          <w:noProof/>
        </w:rPr>
        <w:t xml:space="preserve"> 2014;17(12):2667-73. doi: </w:t>
      </w:r>
      <w:hyperlink r:id="rId17" w:history="1">
        <w:r w:rsidRPr="00374326">
          <w:rPr>
            <w:rStyle w:val="Hyperlink"/>
            <w:noProof/>
          </w:rPr>
          <w:t>https://dx.doi.org/10.1017/S1368980014000469</w:t>
        </w:r>
      </w:hyperlink>
    </w:p>
    <w:p w14:paraId="486DC352" w14:textId="0B15CBB5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8. Shamim AA, Mashreky SR, Ferdous T, et al. Pregnant Women Diet Quality and Its Sociodemographic Determinants in Southwestern Bangladesh. </w:t>
      </w:r>
      <w:r w:rsidRPr="00374326">
        <w:rPr>
          <w:i/>
          <w:noProof/>
        </w:rPr>
        <w:t>Food Nutr Bull</w:t>
      </w:r>
      <w:r w:rsidRPr="00374326">
        <w:rPr>
          <w:noProof/>
        </w:rPr>
        <w:t xml:space="preserve"> 2016;37(1):14-26. doi: </w:t>
      </w:r>
      <w:hyperlink r:id="rId18" w:history="1">
        <w:r w:rsidRPr="00374326">
          <w:rPr>
            <w:rStyle w:val="Hyperlink"/>
            <w:noProof/>
          </w:rPr>
          <w:t>https://dx.doi.org/10.1177/0379572116632137</w:t>
        </w:r>
      </w:hyperlink>
    </w:p>
    <w:p w14:paraId="535DC6D1" w14:textId="2DCACC92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19. Leroy JL, Razak AA, Habicht JP. Only children of the head of household benefit from increased household food diversity in northern Ghana. </w:t>
      </w:r>
      <w:r w:rsidRPr="00374326">
        <w:rPr>
          <w:i/>
          <w:noProof/>
        </w:rPr>
        <w:t>J Nutr</w:t>
      </w:r>
      <w:r w:rsidRPr="00374326">
        <w:rPr>
          <w:noProof/>
        </w:rPr>
        <w:t xml:space="preserve"> 2008;138(11):2258-63. doi: </w:t>
      </w:r>
      <w:hyperlink r:id="rId19" w:history="1">
        <w:r w:rsidRPr="00374326">
          <w:rPr>
            <w:rStyle w:val="Hyperlink"/>
            <w:noProof/>
          </w:rPr>
          <w:t>https://dx.doi.org/10.3945/jn.108.092437</w:t>
        </w:r>
      </w:hyperlink>
    </w:p>
    <w:p w14:paraId="62926482" w14:textId="49B22F0D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20. Msaki MM, Hendriks SL. Do food quality and food quantity talk the same? Lesson from household food security study in Embo, South Africa. </w:t>
      </w:r>
      <w:r w:rsidRPr="00374326">
        <w:rPr>
          <w:i/>
          <w:noProof/>
        </w:rPr>
        <w:t>Journal of the American College of Nutrition</w:t>
      </w:r>
      <w:r w:rsidRPr="00374326">
        <w:rPr>
          <w:noProof/>
        </w:rPr>
        <w:t xml:space="preserve"> 2013;32(3):165-76. doi: </w:t>
      </w:r>
      <w:hyperlink r:id="rId20" w:history="1">
        <w:r w:rsidRPr="00374326">
          <w:rPr>
            <w:rStyle w:val="Hyperlink"/>
            <w:noProof/>
          </w:rPr>
          <w:t>https://dx.doi.org/10.1080/07315724.2013.797859</w:t>
        </w:r>
      </w:hyperlink>
    </w:p>
    <w:p w14:paraId="79F640D4" w14:textId="77777777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lastRenderedPageBreak/>
        <w:t xml:space="preserve">21. Hatloy A, Torheim LE, Oshaug A. Food variety--a good indicator of nutritional adequacy of the diet? A case study from an urban area in Mali, West Africa. </w:t>
      </w:r>
      <w:r w:rsidRPr="00374326">
        <w:rPr>
          <w:i/>
          <w:noProof/>
        </w:rPr>
        <w:t>Eur J Clin Nutr</w:t>
      </w:r>
      <w:r w:rsidRPr="00374326">
        <w:rPr>
          <w:noProof/>
        </w:rPr>
        <w:t xml:space="preserve"> 1998;52(12):891-8. [published Online First: 1999/01/09]</w:t>
      </w:r>
    </w:p>
    <w:p w14:paraId="4CA18B96" w14:textId="4AFA1B74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22. Mok E, Vanstone CA, Gallo S, et al. Diet diversity, growth and adiposity in healthy breastfed infants fed homemade complementary foods. </w:t>
      </w:r>
      <w:r w:rsidRPr="00374326">
        <w:rPr>
          <w:i/>
          <w:noProof/>
        </w:rPr>
        <w:t>International Journal of Obesity</w:t>
      </w:r>
      <w:r w:rsidRPr="00374326">
        <w:rPr>
          <w:noProof/>
        </w:rPr>
        <w:t xml:space="preserve"> 2017;41(5):776-82. doi: </w:t>
      </w:r>
      <w:hyperlink r:id="rId21" w:history="1">
        <w:r w:rsidRPr="00374326">
          <w:rPr>
            <w:rStyle w:val="Hyperlink"/>
            <w:noProof/>
          </w:rPr>
          <w:t>https://dx.doi.org/10.1038/ijo.2017.37</w:t>
        </w:r>
      </w:hyperlink>
    </w:p>
    <w:p w14:paraId="794CBE13" w14:textId="77777777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23. Hatloy A, Hallund J, Diarra MM, et al. Food variety, socioeconomic status and nutritional status in urban and rural areas in Koutiala (Mali). </w:t>
      </w:r>
      <w:r w:rsidRPr="00374326">
        <w:rPr>
          <w:i/>
          <w:noProof/>
        </w:rPr>
        <w:t>Public Health Nutr</w:t>
      </w:r>
      <w:r w:rsidRPr="00374326">
        <w:rPr>
          <w:noProof/>
        </w:rPr>
        <w:t xml:space="preserve"> 2000;3(1):57-65. [published Online First: 2000/04/29]</w:t>
      </w:r>
    </w:p>
    <w:p w14:paraId="04DFFDFB" w14:textId="7641A007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24. Motbainor A, Worku A, Kumie A. Stunting Is Associated with Food Diversity while Wasting with Food Insecurity among Underfive Children in East and West Gojjam Zones of Amhara Region, Ethiopia. </w:t>
      </w:r>
      <w:r w:rsidRPr="00374326">
        <w:rPr>
          <w:i/>
          <w:noProof/>
        </w:rPr>
        <w:t>PLoS ONE [Electronic Resource]</w:t>
      </w:r>
      <w:r w:rsidRPr="00374326">
        <w:rPr>
          <w:noProof/>
        </w:rPr>
        <w:t xml:space="preserve"> 2015;10(8):e0133542. doi: </w:t>
      </w:r>
      <w:hyperlink r:id="rId22" w:history="1">
        <w:r w:rsidRPr="00374326">
          <w:rPr>
            <w:rStyle w:val="Hyperlink"/>
            <w:noProof/>
          </w:rPr>
          <w:t>https://dx.doi.org/10.1371/journal.pone.0133542</w:t>
        </w:r>
      </w:hyperlink>
    </w:p>
    <w:p w14:paraId="4C371532" w14:textId="2737DE51" w:rsidR="00374326" w:rsidRPr="00374326" w:rsidRDefault="00374326" w:rsidP="00374326">
      <w:pPr>
        <w:pStyle w:val="EndNoteBibliography"/>
        <w:ind w:left="720" w:hanging="720"/>
        <w:rPr>
          <w:noProof/>
        </w:rPr>
      </w:pPr>
      <w:r w:rsidRPr="00374326">
        <w:rPr>
          <w:noProof/>
        </w:rPr>
        <w:t xml:space="preserve">25. Vadiveloo M, Dixon LB, Mijanovich T, et al. Development and evaluation of the US Healthy Food Diversity index. </w:t>
      </w:r>
      <w:r w:rsidRPr="00374326">
        <w:rPr>
          <w:i/>
          <w:noProof/>
        </w:rPr>
        <w:t>Br J Nutr</w:t>
      </w:r>
      <w:r w:rsidRPr="00374326">
        <w:rPr>
          <w:noProof/>
        </w:rPr>
        <w:t xml:space="preserve"> 2014;112(9):1562-74. doi: </w:t>
      </w:r>
      <w:hyperlink r:id="rId23" w:history="1">
        <w:r w:rsidRPr="00374326">
          <w:rPr>
            <w:rStyle w:val="Hyperlink"/>
            <w:noProof/>
          </w:rPr>
          <w:t>https://dx.doi.org/10.1017/S0007114514002049</w:t>
        </w:r>
      </w:hyperlink>
    </w:p>
    <w:p w14:paraId="3D7F423C" w14:textId="6AD6C456" w:rsidR="00C67BF3" w:rsidRDefault="00480FC7" w:rsidP="004A29CA">
      <w:r>
        <w:fldChar w:fldCharType="end"/>
      </w:r>
    </w:p>
    <w:sectPr w:rsidR="00C67BF3" w:rsidSect="00DF6318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3321C9"/>
    <w:multiLevelType w:val="hybridMultilevel"/>
    <w:tmpl w:val="CA5CB234"/>
    <w:lvl w:ilvl="0" w:tplc="16BC7E04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1C85484"/>
    <w:multiLevelType w:val="hybridMultilevel"/>
    <w:tmpl w:val="50F88F24"/>
    <w:lvl w:ilvl="0" w:tplc="9DD45BC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8F4116"/>
    <w:multiLevelType w:val="hybridMultilevel"/>
    <w:tmpl w:val="4D729246"/>
    <w:lvl w:ilvl="0" w:tplc="F5509F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61A31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E0666A9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7B062C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A360E7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930C8D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A25C2A6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D81430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1D6A8F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5B534709"/>
    <w:multiLevelType w:val="hybridMultilevel"/>
    <w:tmpl w:val="DB7811E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44E25E5"/>
    <w:multiLevelType w:val="hybridMultilevel"/>
    <w:tmpl w:val="E6666E84"/>
    <w:lvl w:ilvl="0" w:tplc="71146A98">
      <w:start w:val="2"/>
      <w:numFmt w:val="bullet"/>
      <w:lvlText w:val="-"/>
      <w:lvlJc w:val="left"/>
      <w:pPr>
        <w:ind w:left="4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2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rzf09tkzw59wepsxbpzaahx0sd9xs90r5t&quot;&gt;PILOTS grant2 Copy&lt;record-ids&gt;&lt;item&gt;4101&lt;/item&gt;&lt;item&gt;4129&lt;/item&gt;&lt;item&gt;4152&lt;/item&gt;&lt;item&gt;4158&lt;/item&gt;&lt;item&gt;4159&lt;/item&gt;&lt;item&gt;4193&lt;/item&gt;&lt;item&gt;4213&lt;/item&gt;&lt;item&gt;4230&lt;/item&gt;&lt;item&gt;4231&lt;/item&gt;&lt;item&gt;4263&lt;/item&gt;&lt;item&gt;4305&lt;/item&gt;&lt;item&gt;4318&lt;/item&gt;&lt;item&gt;4366&lt;/item&gt;&lt;item&gt;4371&lt;/item&gt;&lt;item&gt;4374&lt;/item&gt;&lt;item&gt;4389&lt;/item&gt;&lt;item&gt;4397&lt;/item&gt;&lt;item&gt;4421&lt;/item&gt;&lt;item&gt;4426&lt;/item&gt;&lt;item&gt;4439&lt;/item&gt;&lt;item&gt;4456&lt;/item&gt;&lt;item&gt;4502&lt;/item&gt;&lt;item&gt;4537&lt;/item&gt;&lt;item&gt;4539&lt;/item&gt;&lt;/record-ids&gt;&lt;/item&gt;&lt;/Libraries&gt;"/>
  </w:docVars>
  <w:rsids>
    <w:rsidRoot w:val="004A29CA"/>
    <w:rsid w:val="00006624"/>
    <w:rsid w:val="00023670"/>
    <w:rsid w:val="00025F86"/>
    <w:rsid w:val="00027CBB"/>
    <w:rsid w:val="00035991"/>
    <w:rsid w:val="00041621"/>
    <w:rsid w:val="00043969"/>
    <w:rsid w:val="000723A5"/>
    <w:rsid w:val="000751ED"/>
    <w:rsid w:val="0009295B"/>
    <w:rsid w:val="000B498B"/>
    <w:rsid w:val="000C014D"/>
    <w:rsid w:val="000C2471"/>
    <w:rsid w:val="000F7BB2"/>
    <w:rsid w:val="00142581"/>
    <w:rsid w:val="001471D4"/>
    <w:rsid w:val="00154E54"/>
    <w:rsid w:val="00167F64"/>
    <w:rsid w:val="001F04D6"/>
    <w:rsid w:val="002434D6"/>
    <w:rsid w:val="002521BF"/>
    <w:rsid w:val="00256A6B"/>
    <w:rsid w:val="00270FE6"/>
    <w:rsid w:val="0031092A"/>
    <w:rsid w:val="00330257"/>
    <w:rsid w:val="00366EE9"/>
    <w:rsid w:val="00374326"/>
    <w:rsid w:val="003B50A9"/>
    <w:rsid w:val="003B6538"/>
    <w:rsid w:val="003B6BED"/>
    <w:rsid w:val="003C2F76"/>
    <w:rsid w:val="003C7758"/>
    <w:rsid w:val="003E11E6"/>
    <w:rsid w:val="004108AB"/>
    <w:rsid w:val="004138DA"/>
    <w:rsid w:val="00417E97"/>
    <w:rsid w:val="00435B0E"/>
    <w:rsid w:val="0044681B"/>
    <w:rsid w:val="00464543"/>
    <w:rsid w:val="0046696E"/>
    <w:rsid w:val="00480FC7"/>
    <w:rsid w:val="004A29CA"/>
    <w:rsid w:val="004B2C7C"/>
    <w:rsid w:val="004C7274"/>
    <w:rsid w:val="004D1067"/>
    <w:rsid w:val="004E6982"/>
    <w:rsid w:val="00511C6B"/>
    <w:rsid w:val="0056462C"/>
    <w:rsid w:val="00567F3F"/>
    <w:rsid w:val="005A53C0"/>
    <w:rsid w:val="005B0D4A"/>
    <w:rsid w:val="005D5373"/>
    <w:rsid w:val="005E5866"/>
    <w:rsid w:val="005E7B25"/>
    <w:rsid w:val="0060710C"/>
    <w:rsid w:val="00607CF1"/>
    <w:rsid w:val="0061119A"/>
    <w:rsid w:val="00623378"/>
    <w:rsid w:val="0062545D"/>
    <w:rsid w:val="00643E6A"/>
    <w:rsid w:val="006721D5"/>
    <w:rsid w:val="006A04DD"/>
    <w:rsid w:val="006B6025"/>
    <w:rsid w:val="006C23CE"/>
    <w:rsid w:val="006C7701"/>
    <w:rsid w:val="006E09B7"/>
    <w:rsid w:val="006E7F0F"/>
    <w:rsid w:val="006F254D"/>
    <w:rsid w:val="006F4DEE"/>
    <w:rsid w:val="00705167"/>
    <w:rsid w:val="00712D74"/>
    <w:rsid w:val="00767315"/>
    <w:rsid w:val="00784666"/>
    <w:rsid w:val="00786372"/>
    <w:rsid w:val="00791C60"/>
    <w:rsid w:val="007A022D"/>
    <w:rsid w:val="007C2A1E"/>
    <w:rsid w:val="007C483B"/>
    <w:rsid w:val="007C5AF6"/>
    <w:rsid w:val="007D3CCE"/>
    <w:rsid w:val="007E6B55"/>
    <w:rsid w:val="008142E8"/>
    <w:rsid w:val="008155FC"/>
    <w:rsid w:val="00821138"/>
    <w:rsid w:val="00823F5F"/>
    <w:rsid w:val="00831A92"/>
    <w:rsid w:val="0086480A"/>
    <w:rsid w:val="008712B2"/>
    <w:rsid w:val="008825B9"/>
    <w:rsid w:val="008926CF"/>
    <w:rsid w:val="00897D07"/>
    <w:rsid w:val="008C63A4"/>
    <w:rsid w:val="00904227"/>
    <w:rsid w:val="009644B7"/>
    <w:rsid w:val="00997DA3"/>
    <w:rsid w:val="009B3561"/>
    <w:rsid w:val="009E2D26"/>
    <w:rsid w:val="009E546A"/>
    <w:rsid w:val="009F6D0D"/>
    <w:rsid w:val="00A11BF0"/>
    <w:rsid w:val="00A128B4"/>
    <w:rsid w:val="00A135BE"/>
    <w:rsid w:val="00A160C5"/>
    <w:rsid w:val="00A20D51"/>
    <w:rsid w:val="00A26453"/>
    <w:rsid w:val="00A354D3"/>
    <w:rsid w:val="00A67756"/>
    <w:rsid w:val="00A82791"/>
    <w:rsid w:val="00AA40E8"/>
    <w:rsid w:val="00AA41B9"/>
    <w:rsid w:val="00AB6051"/>
    <w:rsid w:val="00AC6262"/>
    <w:rsid w:val="00AF452B"/>
    <w:rsid w:val="00B05BCC"/>
    <w:rsid w:val="00B4103B"/>
    <w:rsid w:val="00B6544A"/>
    <w:rsid w:val="00B737E4"/>
    <w:rsid w:val="00B86CBD"/>
    <w:rsid w:val="00B91DC6"/>
    <w:rsid w:val="00BA157F"/>
    <w:rsid w:val="00BA2A34"/>
    <w:rsid w:val="00BD7F88"/>
    <w:rsid w:val="00BE1897"/>
    <w:rsid w:val="00C05CE6"/>
    <w:rsid w:val="00C12CB1"/>
    <w:rsid w:val="00C330F1"/>
    <w:rsid w:val="00C64306"/>
    <w:rsid w:val="00C67BF3"/>
    <w:rsid w:val="00C8648A"/>
    <w:rsid w:val="00C87D8D"/>
    <w:rsid w:val="00CE3EE4"/>
    <w:rsid w:val="00CE7041"/>
    <w:rsid w:val="00CE778B"/>
    <w:rsid w:val="00CF431E"/>
    <w:rsid w:val="00D12B78"/>
    <w:rsid w:val="00D31458"/>
    <w:rsid w:val="00D4716E"/>
    <w:rsid w:val="00D74D21"/>
    <w:rsid w:val="00DC3301"/>
    <w:rsid w:val="00DC3C2F"/>
    <w:rsid w:val="00DD4A5E"/>
    <w:rsid w:val="00DF6318"/>
    <w:rsid w:val="00E10480"/>
    <w:rsid w:val="00E14B7F"/>
    <w:rsid w:val="00E163AB"/>
    <w:rsid w:val="00E43B56"/>
    <w:rsid w:val="00E50048"/>
    <w:rsid w:val="00E66F7D"/>
    <w:rsid w:val="00E71A29"/>
    <w:rsid w:val="00E758C1"/>
    <w:rsid w:val="00E80FBD"/>
    <w:rsid w:val="00E940EF"/>
    <w:rsid w:val="00EB34EC"/>
    <w:rsid w:val="00EE3704"/>
    <w:rsid w:val="00EE4759"/>
    <w:rsid w:val="00EE6379"/>
    <w:rsid w:val="00EF6C56"/>
    <w:rsid w:val="00F36BF4"/>
    <w:rsid w:val="00F51CE1"/>
    <w:rsid w:val="00F609DF"/>
    <w:rsid w:val="00FC1E22"/>
    <w:rsid w:val="00FD6EDA"/>
    <w:rsid w:val="00FF28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6C8AA7"/>
  <w14:defaultImageDpi w14:val="32767"/>
  <w15:chartTrackingRefBased/>
  <w15:docId w15:val="{8881654A-0BC3-7E41-BD84-DA2F2DCC20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A29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A29CA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A29CA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29C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29CA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BD7F88"/>
    <w:pPr>
      <w:ind w:left="720"/>
      <w:contextualSpacing/>
    </w:pPr>
  </w:style>
  <w:style w:type="character" w:customStyle="1" w:styleId="searchhistory-search-term">
    <w:name w:val="searchhistory-search-term"/>
    <w:basedOn w:val="DefaultParagraphFont"/>
    <w:rsid w:val="008926CF"/>
  </w:style>
  <w:style w:type="paragraph" w:customStyle="1" w:styleId="EndNoteBibliographyTitle">
    <w:name w:val="EndNote Bibliography Title"/>
    <w:basedOn w:val="Normal"/>
    <w:link w:val="EndNoteBibliographyTitleChar"/>
    <w:rsid w:val="00480FC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0FC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480FC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480FC7"/>
    <w:rPr>
      <w:rFonts w:ascii="Calibri" w:hAnsi="Calibri" w:cs="Calibri"/>
    </w:rPr>
  </w:style>
  <w:style w:type="paragraph" w:customStyle="1" w:styleId="Tablebody">
    <w:name w:val="Table body"/>
    <w:link w:val="TablebodyChar"/>
    <w:uiPriority w:val="1"/>
    <w:qFormat/>
    <w:rsid w:val="00D12B78"/>
    <w:pPr>
      <w:widowControl w:val="0"/>
      <w:spacing w:before="120" w:after="120"/>
    </w:pPr>
    <w:rPr>
      <w:szCs w:val="22"/>
    </w:rPr>
  </w:style>
  <w:style w:type="table" w:styleId="TableGrid">
    <w:name w:val="Table Grid"/>
    <w:basedOn w:val="TableNormal"/>
    <w:uiPriority w:val="59"/>
    <w:rsid w:val="00D12B78"/>
    <w:pPr>
      <w:widowControl w:val="0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D12B78"/>
    <w:pPr>
      <w:autoSpaceDE w:val="0"/>
      <w:autoSpaceDN w:val="0"/>
      <w:adjustRightInd w:val="0"/>
    </w:pPr>
    <w:rPr>
      <w:rFonts w:ascii="Times New Roman" w:hAnsi="Times New Roman" w:cs="Times New Roman"/>
      <w:color w:val="000000"/>
      <w:lang w:val="nl-NL"/>
    </w:rPr>
  </w:style>
  <w:style w:type="character" w:customStyle="1" w:styleId="TablebodyChar">
    <w:name w:val="Table body Char"/>
    <w:basedOn w:val="DefaultParagraphFont"/>
    <w:link w:val="Tablebody"/>
    <w:uiPriority w:val="1"/>
    <w:rsid w:val="00D12B78"/>
    <w:rPr>
      <w:szCs w:val="22"/>
    </w:rPr>
  </w:style>
  <w:style w:type="paragraph" w:styleId="NormalWeb">
    <w:name w:val="Normal (Web)"/>
    <w:basedOn w:val="Normal"/>
    <w:uiPriority w:val="99"/>
    <w:unhideWhenUsed/>
    <w:rsid w:val="00D12B78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D12B78"/>
    <w:rPr>
      <w:rFonts w:cs="Times New Roman"/>
    </w:rPr>
  </w:style>
  <w:style w:type="character" w:styleId="Hyperlink">
    <w:name w:val="Hyperlink"/>
    <w:basedOn w:val="DefaultParagraphFont"/>
    <w:uiPriority w:val="99"/>
    <w:unhideWhenUsed/>
    <w:rsid w:val="00D12B78"/>
    <w:rPr>
      <w:color w:val="0563C1" w:themeColor="hyperlink"/>
      <w:u w:val="single"/>
    </w:rPr>
  </w:style>
  <w:style w:type="table" w:styleId="TableGridLight">
    <w:name w:val="Grid Table Light"/>
    <w:basedOn w:val="TableNormal"/>
    <w:uiPriority w:val="40"/>
    <w:rsid w:val="00D12B7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Pa29">
    <w:name w:val="Pa29"/>
    <w:basedOn w:val="Default"/>
    <w:next w:val="Default"/>
    <w:uiPriority w:val="99"/>
    <w:rsid w:val="00D12B78"/>
    <w:pPr>
      <w:spacing w:line="161" w:lineRule="atLeast"/>
    </w:pPr>
    <w:rPr>
      <w:rFonts w:ascii="TimesNewRomanPS" w:hAnsi="TimesNewRomanPS" w:cstheme="minorBidi"/>
      <w:color w:val="auto"/>
      <w:lang w:val="de-D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F631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536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7499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754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3310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164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340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x.doi.org/10.1177/0379572117708647" TargetMode="External"/><Relationship Id="rId13" Type="http://schemas.openxmlformats.org/officeDocument/2006/relationships/hyperlink" Target="https://dx.doi.org/10.1017/S1368980015000427" TargetMode="External"/><Relationship Id="rId18" Type="http://schemas.openxmlformats.org/officeDocument/2006/relationships/hyperlink" Target="https://dx.doi.org/10.1177/0379572116632137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x.doi.org/10.1038/ijo.2017.37" TargetMode="External"/><Relationship Id="rId7" Type="http://schemas.openxmlformats.org/officeDocument/2006/relationships/hyperlink" Target="https://dx.doi.org/10.1186/1479-5868-8-22" TargetMode="External"/><Relationship Id="rId12" Type="http://schemas.openxmlformats.org/officeDocument/2006/relationships/hyperlink" Target="https://dx.doi.org/10.1017/S0007114515004468" TargetMode="External"/><Relationship Id="rId17" Type="http://schemas.openxmlformats.org/officeDocument/2006/relationships/hyperlink" Target="https://dx.doi.org/10.1017/S1368980014000469" TargetMode="External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yperlink" Target="https://dx.doi.org/10.1155/2017/7204562" TargetMode="External"/><Relationship Id="rId20" Type="http://schemas.openxmlformats.org/officeDocument/2006/relationships/hyperlink" Target="https://dx.doi.org/10.1080/07315724.2013.797859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dx.doi.org/10.1371/journal.pone.0021235" TargetMode="External"/><Relationship Id="rId11" Type="http://schemas.openxmlformats.org/officeDocument/2006/relationships/hyperlink" Target="https://dx.doi.org/10.1017/S0007114515004961" TargetMode="External"/><Relationship Id="rId24" Type="http://schemas.openxmlformats.org/officeDocument/2006/relationships/fontTable" Target="fontTable.xml"/><Relationship Id="rId5" Type="http://schemas.openxmlformats.org/officeDocument/2006/relationships/hyperlink" Target="https://dx.doi.org/10.1073/pnas.1709194115" TargetMode="External"/><Relationship Id="rId15" Type="http://schemas.openxmlformats.org/officeDocument/2006/relationships/hyperlink" Target="https://dx.doi.org/10.1111/mcn.12447" TargetMode="External"/><Relationship Id="rId23" Type="http://schemas.openxmlformats.org/officeDocument/2006/relationships/hyperlink" Target="https://dx.doi.org/10.1017/S0007114514002049" TargetMode="External"/><Relationship Id="rId10" Type="http://schemas.openxmlformats.org/officeDocument/2006/relationships/hyperlink" Target="https://dx.doi.org/10.1177/0379572115610944" TargetMode="External"/><Relationship Id="rId19" Type="http://schemas.openxmlformats.org/officeDocument/2006/relationships/hyperlink" Target="https://dx.doi.org/10.3945/jn.108.09243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x.doi.org/10.3945/jn.116.235879" TargetMode="External"/><Relationship Id="rId14" Type="http://schemas.openxmlformats.org/officeDocument/2006/relationships/hyperlink" Target="https://dx.doi.org/10.1016/j.jpeds.2015.06.063" TargetMode="External"/><Relationship Id="rId22" Type="http://schemas.openxmlformats.org/officeDocument/2006/relationships/hyperlink" Target="https://dx.doi.org/10.1371/journal.pone.013354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513</Words>
  <Characters>14330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ina Venter</dc:creator>
  <cp:keywords/>
  <dc:description/>
  <cp:lastModifiedBy>Venter, Carina C</cp:lastModifiedBy>
  <cp:revision>2</cp:revision>
  <dcterms:created xsi:type="dcterms:W3CDTF">2019-07-10T02:11:00Z</dcterms:created>
  <dcterms:modified xsi:type="dcterms:W3CDTF">2019-07-10T02:11:00Z</dcterms:modified>
</cp:coreProperties>
</file>